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3168526A"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r w:rsidR="009F1128">
        <w:rPr>
          <w:bCs/>
        </w:rPr>
        <w:t xml:space="preserve">, </w:t>
      </w:r>
      <w:r w:rsidR="00B639ED">
        <w:rPr>
          <w:bCs/>
        </w:rPr>
        <w:t>S</w:t>
      </w:r>
      <w:r w:rsidR="009F1128">
        <w:rPr>
          <w:bCs/>
        </w:rPr>
        <w:t>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7DD92791"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990D19">
        <w:t xml:space="preserve">, possibly due </w:t>
      </w:r>
      <w:r w:rsidR="00D05411">
        <w:t xml:space="preserve">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w:t>
      </w:r>
      <w:r w:rsidR="009D6D66">
        <w:t>effect of</w:t>
      </w:r>
      <w:r w:rsidR="00864E89">
        <w:t xml:space="preserve"> biotic and abiotic variables </w:t>
      </w:r>
      <w:r w:rsidR="009D6D66">
        <w:t>on</w:t>
      </w:r>
      <w:r w:rsidR="00985AA4">
        <w:t xml:space="preserve"> </w:t>
      </w:r>
      <w:r w:rsidR="00864E89">
        <w:t xml:space="preserve">body condition </w:t>
      </w:r>
      <w:r w:rsidR="00385641">
        <w:t xml:space="preserve">have not been evaluated </w:t>
      </w:r>
      <w:r w:rsidR="00D05411">
        <w:t xml:space="preserve">at </w:t>
      </w:r>
      <w:r w:rsidR="001D341E">
        <w:t xml:space="preserve">local </w:t>
      </w:r>
      <w:r w:rsidR="00B55BAB">
        <w:t>scales</w:t>
      </w:r>
      <w:r w:rsidR="00385641">
        <w:t>, which is important given spatial heterogeneity</w:t>
      </w:r>
      <w:r w:rsidR="00B55BAB">
        <w:t>.</w:t>
      </w:r>
      <w:r w:rsidR="00A85590" w:rsidRPr="00800586">
        <w:t xml:space="preserve"> </w:t>
      </w:r>
      <w:r w:rsidR="00D313F8">
        <w:t>W</w:t>
      </w:r>
      <w:r w:rsidR="00385641">
        <w:t xml:space="preserve">e evaluate </w:t>
      </w:r>
      <w:r w:rsidR="00D05411">
        <w:t xml:space="preserve">changes in distribution and </w:t>
      </w:r>
      <w:r w:rsidR="00A82BB4">
        <w:t xml:space="preserve">individual-level </w:t>
      </w:r>
      <w:r w:rsidR="00385641">
        <w:t>condition of cod in relation to covariates at different spatial scales using geostatistical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93AD8">
        <w:t xml:space="preserve">and </w:t>
      </w:r>
      <w:r w:rsidR="00424B13" w:rsidRPr="00C038C3">
        <w:t>depth</w:t>
      </w:r>
      <w:r w:rsidR="00541B7C">
        <w:t xml:space="preserve">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E171F7" w:rsidRPr="00C038C3">
        <w:t xml:space="preserve">explain </w:t>
      </w:r>
      <w:r w:rsidR="00C43479" w:rsidRPr="00C038C3">
        <w:t xml:space="preserve">the steep decline </w:t>
      </w:r>
      <w:r w:rsidR="00D313F8">
        <w:t>in condition</w:t>
      </w:r>
      <w:r w:rsidR="00C43479" w:rsidRPr="00C038C3">
        <w:t xml:space="preserve">. </w:t>
      </w:r>
      <w:r w:rsidR="00A7099E">
        <w:t>S</w:t>
      </w:r>
      <w:r w:rsidR="003037C0" w:rsidRPr="00C038C3">
        <w:t xml:space="preserve">patial and spatiotemporal </w:t>
      </w:r>
      <w:r w:rsidR="0088333D">
        <w:t xml:space="preserve">latent variables </w:t>
      </w:r>
      <w:r w:rsidR="00B02EB2">
        <w:t xml:space="preserve">explained </w:t>
      </w:r>
      <w:r w:rsidR="0083550C">
        <w:t xml:space="preserve">almost </w:t>
      </w:r>
      <w:r w:rsidR="005B1CE3">
        <w:t>five</w:t>
      </w:r>
      <w:r w:rsidR="005C38D0">
        <w:t xml:space="preserve"> </w:t>
      </w:r>
      <w:r w:rsidR="00B02EB2">
        <w:t xml:space="preserve">times more variation than </w:t>
      </w:r>
      <w:r w:rsidR="00905CBC">
        <w:t>fixed effects</w:t>
      </w:r>
      <w:r w:rsidR="00B02EB2">
        <w:t>.</w:t>
      </w:r>
      <w:r w:rsidR="00D313F8">
        <w:t xml:space="preserve"> </w:t>
      </w:r>
      <w:r w:rsidR="00D313F8" w:rsidRPr="00C038C3">
        <w:t xml:space="preserve">Understanding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 xml:space="preserve">to </w:t>
      </w:r>
      <w:r w:rsidR="00E963C4">
        <w:t xml:space="preserve">effective </w:t>
      </w:r>
      <w:r w:rsidR="00D313F8">
        <w:t xml:space="preserve">fishery </w:t>
      </w:r>
      <w:r w:rsidR="00D313F8" w:rsidRPr="00C038C3">
        <w:t>management</w:t>
      </w:r>
      <w:r w:rsidR="00A64329">
        <w:t>,</w:t>
      </w:r>
      <w:r w:rsidR="006E7A80">
        <w:t xml:space="preserve"> since condition is a key biological trait </w:t>
      </w:r>
      <w:r w:rsidR="006E7A80" w:rsidRPr="006E7A80">
        <w:t xml:space="preserve">affecting mortality and </w:t>
      </w:r>
      <w:r w:rsidR="001031CB">
        <w:t>reproduction</w:t>
      </w:r>
      <w:r w:rsidR="00834D6C">
        <w:t xml:space="preserve">. However, </w:t>
      </w:r>
      <w:r w:rsidR="00A64329">
        <w:t>a large individual variation make</w:t>
      </w:r>
      <w:r w:rsidR="00834D6C">
        <w:t>s</w:t>
      </w:r>
      <w:r w:rsidR="00A64329">
        <w:t xml:space="preserve"> it difficult to detect </w:t>
      </w:r>
      <w:r w:rsidR="00C20E65">
        <w:t xml:space="preserve">strong </w:t>
      </w:r>
      <w:r w:rsidR="00A64329">
        <w:t xml:space="preserve">effects of covariates on </w:t>
      </w:r>
      <w:r w:rsidR="00180DD9">
        <w:t>condition</w:t>
      </w:r>
      <w:r w:rsidR="00D313F8">
        <w:t>.</w:t>
      </w:r>
    </w:p>
    <w:p w14:paraId="72A4ED94" w14:textId="77777777" w:rsidR="00305F11" w:rsidRDefault="00305F11" w:rsidP="00552801">
      <w:pPr>
        <w:tabs>
          <w:tab w:val="left" w:pos="927"/>
        </w:tabs>
        <w:spacing w:line="480" w:lineRule="auto"/>
        <w:contextualSpacing/>
        <w:mirrorIndents/>
        <w:jc w:val="both"/>
        <w:rPr>
          <w:b/>
          <w:sz w:val="28"/>
          <w:szCs w:val="28"/>
        </w:rPr>
      </w:pPr>
      <w:bookmarkStart w:id="1" w:name="_kmo410o1ovwf" w:colFirst="0" w:colLast="0"/>
      <w:bookmarkStart w:id="2" w:name="_v4bo7gucfsoa" w:colFirst="0" w:colLast="0"/>
      <w:bookmarkEnd w:id="1"/>
      <w:bookmarkEnd w:id="2"/>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1ADBACB5" w:rsidR="00A226A3" w:rsidRDefault="00A226A3" w:rsidP="00552801">
      <w:pPr>
        <w:tabs>
          <w:tab w:val="left" w:pos="927"/>
        </w:tabs>
        <w:spacing w:line="480" w:lineRule="auto"/>
        <w:contextualSpacing/>
        <w:mirrorIndents/>
        <w:jc w:val="both"/>
        <w:rPr>
          <w:b/>
          <w:sz w:val="28"/>
          <w:szCs w:val="28"/>
        </w:rPr>
      </w:pPr>
    </w:p>
    <w:p w14:paraId="787D49FB" w14:textId="77777777" w:rsidR="00E369D4" w:rsidRDefault="00E369D4"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2B90FAF9"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135830">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FB63C8">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FB63C8">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FB63C8">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FB63C8">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FB63C8">
        <w:t>[4,5]</w:t>
      </w:r>
      <w:r w:rsidR="00E0392A" w:rsidRPr="00C038C3">
        <w:fldChar w:fldCharType="end"/>
      </w:r>
      <w:r w:rsidR="00E0392A" w:rsidRPr="00C038C3">
        <w:t xml:space="preserve">, and poor condition increases the likelihood of skipped spawning </w:t>
      </w:r>
      <w:r w:rsidR="00E0392A" w:rsidRPr="00C038C3">
        <w:fldChar w:fldCharType="begin"/>
      </w:r>
      <w:r w:rsidR="00C733E3">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FB63C8">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FB63C8">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FB63C8">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FB63C8">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FB63C8">
        <w:t>[2,10]</w:t>
      </w:r>
      <w:r w:rsidR="00E0392A" w:rsidRPr="00C038C3">
        <w:fldChar w:fldCharType="end"/>
      </w:r>
      <w:r w:rsidR="00E0392A" w:rsidRPr="00C038C3">
        <w:t xml:space="preserve">. </w:t>
      </w:r>
    </w:p>
    <w:p w14:paraId="5645EAB0" w14:textId="72AE7697"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C733E3">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FB63C8" w:rsidRPr="00FB63C8">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C733E3">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lt;i&gt;Pseudocalanus elongatus&lt;/i&gt;,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FB63C8">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r w:rsidR="00177AE8">
        <w:t>“</w:t>
      </w:r>
      <w:r w:rsidR="00A87529" w:rsidRPr="00C038C3">
        <w:t>dead zones</w:t>
      </w:r>
      <w:r w:rsidR="00177AE8">
        <w:t>”</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FB63C8">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FB63C8">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FB63C8">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license":"© Published in J. Environ. Qual.30:275–281.","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license":"American Association for the Advancement of Science","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FB63C8" w:rsidRPr="00FB63C8">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7E87EC18" w14:textId="209EF07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C733E3">
        <w:instrText xml:space="preserve"> ADDIN ZOTERO_ITEM CSL_CITATION {"citationID":"oVV3ZFnH","properties":{"formattedCitation":"[20]","plainCitation":"[20]","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FB63C8">
        <w:t>[20]</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r w:rsidR="00D53F63">
        <w:t xml:space="preserve">sinc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C733E3">
        <w:instrText xml:space="preserve"> ADDIN ZOTERO_ITEM CSL_CITATION {"citationID":"i1PkdtEx","properties":{"formattedCitation":"[14,21]","plainCitation":"[14,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B63C8">
        <w:rPr>
          <w:lang w:val="en-GB"/>
        </w:rPr>
        <w:t>[14,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r w:rsidR="00285132">
        <w:t>’</w:t>
      </w:r>
      <w:r w:rsidR="00425569">
        <w:t>s</w:t>
      </w:r>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C733E3">
        <w:instrText xml:space="preserve"> ADDIN ZOTERO_ITEM CSL_CITATION {"citationID":"Lr1t4Xvf","properties":{"formattedCitation":"[22,23]","plainCitation":"[22,23]","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collection-title":"ICES Scientific Reports","genre":"Report","title":"Baltic Fisheries Assesment Working Group (WGBFAS). ICES Scientific Reports. Report. https://doi.org/10.17895/ices.pub.8187","URL":"https://doi.org/10.17895/ices.pub.8187","author":[{"family":"ICES","given":""}],"issued":{"date-parts":[["2021"]]},"citation-key":"icesBalticFisheriesAssesment2021"}}],"schema":"https://github.com/citation-style-language/schema/raw/master/csl-citation.json"} </w:instrText>
      </w:r>
      <w:r w:rsidR="003526FA" w:rsidRPr="00C038C3">
        <w:fldChar w:fldCharType="separate"/>
      </w:r>
      <w:r w:rsidR="00FB63C8">
        <w:t>[22,23]</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w:t>
      </w:r>
      <w:r w:rsidR="005B4694" w:rsidRPr="00C038C3">
        <w:lastRenderedPageBreak/>
        <w:t xml:space="preserve">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3" w:name="_Hlk92971131"/>
      <w:r w:rsidR="00D61D28">
        <w:t xml:space="preserve">benthic </w:t>
      </w:r>
      <w:r w:rsidR="00134288">
        <w:t xml:space="preserve">prey </w:t>
      </w:r>
      <w:bookmarkEnd w:id="3"/>
      <w:r w:rsidR="00134288" w:rsidRPr="003F095D">
        <w:rPr>
          <w:i/>
          <w:iCs/>
        </w:rPr>
        <w:t>Saduria entomon</w:t>
      </w:r>
      <w:r w:rsidR="006A4B0B" w:rsidRPr="006A4B0B">
        <w:t xml:space="preserve"> </w:t>
      </w:r>
      <w:r w:rsidR="00012D11">
        <w:fldChar w:fldCharType="begin"/>
      </w:r>
      <w:r w:rsidR="00FB63C8">
        <w:instrText xml:space="preserve"> ADDIN ZOTERO_ITEM CSL_CITATION {"citationID":"3CuLm9aK","properties":{"formattedCitation":"[24,25]","plainCitation":"[24,25]","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FB63C8">
        <w:rPr>
          <w:lang w:val="en-GB"/>
        </w:rPr>
        <w:t>[24,25]</w:t>
      </w:r>
      <w:r w:rsidR="00012D11">
        <w:fldChar w:fldCharType="end"/>
      </w:r>
      <w:r w:rsidR="00D8132B">
        <w:t>—</w:t>
      </w:r>
      <w:r w:rsidR="00282AFF" w:rsidRPr="00C038C3">
        <w:t>the</w:t>
      </w:r>
      <w:r w:rsidR="005B4694" w:rsidRPr="00C038C3">
        <w:t xml:space="preserve"> </w:t>
      </w:r>
      <w:r w:rsidR="00867BDF">
        <w:t xml:space="preserve">flounder </w:t>
      </w:r>
      <w:r w:rsidR="00CF3163">
        <w:t xml:space="preserve">species </w:t>
      </w:r>
      <w:r w:rsidR="00867BDF" w:rsidRPr="00C14CBD">
        <w:t>(</w:t>
      </w:r>
      <w:r w:rsidR="005B4694" w:rsidRPr="00C14CBD">
        <w:t xml:space="preserve">European </w:t>
      </w:r>
      <w:r w:rsidR="00867BDF" w:rsidRPr="00C14CBD">
        <w:t xml:space="preserve">flounder </w:t>
      </w:r>
      <w:r w:rsidR="002D4FB6" w:rsidRPr="00C14CBD">
        <w:rPr>
          <w:i/>
          <w:iCs/>
        </w:rPr>
        <w:t>Platichthys flesus</w:t>
      </w:r>
      <w:r w:rsidR="00282AFF" w:rsidRPr="00C14CBD">
        <w:t xml:space="preserve"> and </w:t>
      </w:r>
      <w:r w:rsidR="00867BDF" w:rsidRPr="00C14CBD">
        <w:t>Baltic Flounder</w:t>
      </w:r>
      <w:r w:rsidR="00867BDF" w:rsidRPr="00C14CBD">
        <w:rPr>
          <w:i/>
          <w:iCs/>
        </w:rPr>
        <w:t xml:space="preserve"> </w:t>
      </w:r>
      <w:r w:rsidR="00282AFF" w:rsidRPr="00C14CBD">
        <w:rPr>
          <w:i/>
          <w:iCs/>
        </w:rPr>
        <w:t>Platichthys solemdali</w:t>
      </w:r>
      <w:r w:rsidR="002D4FB6" w:rsidRPr="00C14CBD">
        <w:t>)</w:t>
      </w:r>
      <w:r w:rsidR="004D5546" w:rsidRPr="00C14CBD">
        <w:t xml:space="preserve"> </w:t>
      </w:r>
      <w:r w:rsidR="00712EB5" w:rsidRPr="00C14CBD">
        <w:fldChar w:fldCharType="begin"/>
      </w:r>
      <w:r w:rsidR="00FB63C8">
        <w:instrText xml:space="preserve"> ADDIN ZOTERO_ITEM CSL_CITATION {"citationID":"XgVpsgE3","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FB63C8">
        <w:rPr>
          <w:lang w:val="en-GB"/>
        </w:rPr>
        <w:t>[26]</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C75472">
        <w:t xml:space="preserve"> </w:t>
      </w:r>
      <w:r w:rsidR="002A53A6">
        <w:fldChar w:fldCharType="begin"/>
      </w:r>
      <w:r w:rsidR="00C733E3">
        <w:instrText xml:space="preserve"> ADDIN ZOTERO_ITEM CSL_CITATION {"citationID":"ez6MN3Ne","properties":{"formattedCitation":"[22,27,28]","plainCitation":"[22,27,28]","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FB63C8">
        <w:rPr>
          <w:lang w:val="en-GB"/>
        </w:rPr>
        <w:t>[22,27,28]</w:t>
      </w:r>
      <w:r w:rsidR="002A53A6">
        <w:fldChar w:fldCharType="end"/>
      </w:r>
      <w:r w:rsidR="005B4694" w:rsidRPr="00C038C3">
        <w:t xml:space="preserve">. </w:t>
      </w:r>
      <w:r w:rsidR="002B18A5">
        <w:t xml:space="preserve">Also increased intraspecific </w:t>
      </w:r>
      <w:r w:rsidR="006F538A">
        <w:t>competition</w:t>
      </w:r>
      <w:r w:rsidR="002B18A5">
        <w:t xml:space="preserve"> has been linked to the low growth rates of the stock</w:t>
      </w:r>
      <w:r w:rsidR="00405058">
        <w:t xml:space="preserve"> </w:t>
      </w:r>
      <w:r w:rsidR="0044166D">
        <w:fldChar w:fldCharType="begin"/>
      </w:r>
      <w:r w:rsidR="00FB63C8">
        <w:instrText xml:space="preserve"> ADDIN ZOTERO_ITEM CSL_CITATION {"citationID":"9neMiq7d","properties":{"formattedCitation":"[29]","plainCitation":"[29]","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44166D">
        <w:fldChar w:fldCharType="separate"/>
      </w:r>
      <w:r w:rsidR="00FB63C8">
        <w:rPr>
          <w:noProof/>
        </w:rPr>
        <w:t>[29]</w:t>
      </w:r>
      <w:r w:rsidR="0044166D">
        <w:fldChar w:fldCharType="end"/>
      </w:r>
      <w:r w:rsidR="002B18A5">
        <w:t xml:space="preserve">. </w:t>
      </w:r>
      <w:r w:rsidR="005B4694" w:rsidRPr="00C038C3">
        <w:t xml:space="preserve">Lastly, the irregular inflows of saline and oxygenated water from the North Sea together </w:t>
      </w:r>
      <w:r w:rsidR="0044166D">
        <w:t xml:space="preserve">combined with </w:t>
      </w:r>
      <w:r w:rsidR="00750A3F">
        <w:t>a slow water exchange (</w:t>
      </w:r>
      <w:r w:rsidR="005B4694" w:rsidRPr="00C038C3">
        <w:t xml:space="preserve">a residence time </w:t>
      </w:r>
      <w:r w:rsidR="00750A3F">
        <w:t xml:space="preserve">of </w:t>
      </w:r>
      <w:r w:rsidR="005B4694" w:rsidRPr="00C038C3">
        <w:t>25</w:t>
      </w:r>
      <w:r w:rsidR="006453E7">
        <w:t>–</w:t>
      </w:r>
      <w:r w:rsidR="005B4694" w:rsidRPr="00C038C3">
        <w:t>30 years)</w:t>
      </w:r>
      <w:r w:rsidR="0044166D">
        <w:t xml:space="preserve">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FB63C8">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FB63C8">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C733E3">
        <w:instrText xml:space="preserve"> ADDIN ZOTERO_ITEM CSL_CITATION {"citationID":"pD5Zk0Xt","properties":{"formattedCitation":"[20,30]","plainCitation":"[20,30]","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FB63C8">
        <w:t>[20,30]</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733E3">
        <w:instrText xml:space="preserve"> ADDIN ZOTERO_ITEM CSL_CITATION {"citationID":"C37WqXsQ","properties":{"formattedCitation":"[14,15,31]","plainCitation":"[14,15,3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FB63C8">
        <w:rPr>
          <w:lang w:val="en-GB"/>
        </w:rPr>
        <w:t>[14,15,31]</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18ED411B"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001910CA">
        <w:t>models</w:t>
      </w:r>
      <w:r w:rsidR="001910CA" w:rsidRPr="00C038C3">
        <w:t xml:space="preserve"> </w:t>
      </w:r>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FB63C8">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FB63C8">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1A780F">
        <w:t xml:space="preserve"> and</w:t>
      </w:r>
      <w:r w:rsidR="000925BE">
        <w:t xml:space="preserve"> </w:t>
      </w:r>
      <w:r w:rsidR="0003113B" w:rsidRPr="00C038C3">
        <w:t>cod</w:t>
      </w:r>
      <w:r w:rsidR="006226A5">
        <w:t xml:space="preserve"> (</w:t>
      </w:r>
      <w:r w:rsidR="001A780F">
        <w:t>representing competition</w:t>
      </w:r>
      <w:r w:rsidR="006226A5">
        <w:t>)</w:t>
      </w:r>
      <w:r w:rsidR="001A780F">
        <w:t xml:space="preserve">, </w:t>
      </w:r>
      <w:r w:rsidR="000925BE" w:rsidRPr="00203803">
        <w:rPr>
          <w:i/>
        </w:rPr>
        <w:t>S. entomon</w:t>
      </w:r>
      <w:r w:rsidR="000925BE">
        <w:t xml:space="preserve"> (benthic prey)</w:t>
      </w:r>
      <w:r w:rsidR="0063376C">
        <w:t xml:space="preserve">,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4667C5">
        <w:t xml:space="preserve">observed </w:t>
      </w:r>
      <w:r w:rsidR="00D41705" w:rsidRPr="00C038C3">
        <w:t xml:space="preserve">variation in </w:t>
      </w:r>
      <w:r w:rsidR="0051389A">
        <w:t>condition</w:t>
      </w:r>
      <w:r w:rsidR="00436E04">
        <w:t xml:space="preserve">;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w:t>
      </w:r>
      <w:r w:rsidR="00436E04">
        <w:t xml:space="preserve">in observed </w:t>
      </w:r>
      <w:r w:rsidR="0059695A">
        <w:t>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3EB9E4C7" w14:textId="77777777" w:rsidR="00F7278B" w:rsidRDefault="00F7278B" w:rsidP="00552801">
      <w:pPr>
        <w:spacing w:line="480" w:lineRule="auto"/>
        <w:contextualSpacing/>
        <w:mirrorIndents/>
        <w:jc w:val="both"/>
        <w:rPr>
          <w:b/>
          <w:sz w:val="28"/>
          <w:szCs w:val="28"/>
        </w:rPr>
      </w:pPr>
    </w:p>
    <w:p w14:paraId="10B90A80" w14:textId="41D26001" w:rsidR="00736FF5" w:rsidRPr="00C038C3" w:rsidRDefault="00401B29" w:rsidP="00552801">
      <w:pPr>
        <w:spacing w:line="480" w:lineRule="auto"/>
        <w:contextualSpacing/>
        <w:mirrorIndents/>
        <w:jc w:val="both"/>
        <w:rPr>
          <w:b/>
          <w:sz w:val="28"/>
          <w:szCs w:val="28"/>
        </w:rPr>
      </w:pPr>
      <w:r w:rsidRPr="00C038C3">
        <w:rPr>
          <w:b/>
          <w:sz w:val="28"/>
          <w:szCs w:val="28"/>
        </w:rPr>
        <w:lastRenderedPageBreak/>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5CDE3043"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FB63C8">
        <w:instrText xml:space="preserve"> ADDIN ZOTERO_ITEM CSL_CITATION {"citationID":"zdVo8uT9","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FB63C8">
        <w:t>[26]</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FB63C8">
        <w:instrText xml:space="preserve"> ADDIN ZOTERO_ITEM CSL_CITATION {"citationID":"YJ57ToJb","properties":{"formattedCitation":"[26]","plainCitation":"[26]","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FB63C8">
        <w:t>[26]</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741166">
        <w:t>mid-October</w:t>
      </w:r>
      <w:r w:rsidR="00203803">
        <w:t xml:space="preserve"> to </w:t>
      </w:r>
      <w:r w:rsidR="00741166">
        <w:t>mid-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FB63C8">
        <w:instrText xml:space="preserve"> ADDIN ZOTERO_ITEM CSL_CITATION {"citationID":"RLEJgpiA","properties":{"formattedCitation":"[32]","plainCitation":"[32]","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FB63C8">
        <w:t>[32]</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9"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4EE07271" w:rsidR="001C370B" w:rsidRPr="005A0186" w:rsidRDefault="001C370B" w:rsidP="001C370B">
      <w:pPr>
        <w:spacing w:line="480" w:lineRule="auto"/>
        <w:contextualSpacing/>
        <w:mirrorIndents/>
        <w:jc w:val="both"/>
      </w:pPr>
      <w:r w:rsidRPr="005A1260">
        <w:t xml:space="preserve">We modelled </w:t>
      </w:r>
      <w:r w:rsidR="00984D5D">
        <w:t xml:space="preserve">cod </w:t>
      </w:r>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w:t>
      </w:r>
      <w:r w:rsidRPr="006E5502">
        <w:t xml:space="preserve">condition </w:t>
      </w:r>
      <w:r w:rsidR="006E5502" w:rsidRPr="00696C86">
        <w:t>factor</w:t>
      </w:r>
      <w:r w:rsidR="006E5502" w:rsidRPr="006E5502">
        <w:t xml:space="preserve"> </w:t>
      </w:r>
      <w:r w:rsidR="00C10F42">
        <w:t>(</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w:t>
      </w:r>
      <w:r w:rsidR="00AA152B">
        <w:t xml:space="preserve"> </w:t>
      </w:r>
      <w:r w:rsidR="005A1260" w:rsidRPr="005A1260">
        <w:t>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1910CA">
        <w:t xml:space="preserve"> based on observed lengths </w:t>
      </w:r>
      <w:r w:rsidR="001910CA">
        <w:rPr>
          <w:i/>
          <w:iCs/>
        </w:rPr>
        <w:t>l</w:t>
      </w:r>
      <w:r w:rsidR="005A1260" w:rsidRPr="00DA7BA3">
        <w:t>.</w:t>
      </w:r>
      <w:r w:rsidR="001F6976">
        <w:t xml:space="preserve"> </w:t>
      </w:r>
      <w:r w:rsidR="009E5D45">
        <w:t xml:space="preserve">An individual cod with a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1</m:t>
        </m:r>
      </m:oMath>
      <w:r w:rsidR="009E5D45">
        <w:t xml:space="preserve"> thus </w:t>
      </w:r>
      <w:r w:rsidR="0046298B">
        <w:t>has the average condition across years and space.</w:t>
      </w:r>
      <w:r w:rsidR="005A1260" w:rsidRPr="00DA7BA3">
        <w:t xml:space="preserve"> </w:t>
      </w:r>
      <w:r w:rsidRPr="00DA7BA3">
        <w:t xml:space="preserve">Unlike </w:t>
      </w:r>
      <w:r w:rsidRPr="00DA7BA3">
        <w:lastRenderedPageBreak/>
        <w:t xml:space="preserve">Fulton’s K, </w:t>
      </w:r>
      <w:r w:rsidR="001C12F0">
        <w:t>Le Cren’s</w:t>
      </w:r>
      <w:r w:rsidRPr="00DA7BA3">
        <w:t xml:space="preserve">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C733E3">
        <w:instrText xml:space="preserve"> ADDIN ZOTERO_ITEM CSL_CITATION {"citationID":"X8s8K6vb","properties":{"formattedCitation":"[33]","plainCitation":"[33]","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lt;i&gt;Perca fluviatilis&lt;/i&gt;)","volume":"20","author":[{"family":"Le Cren","given":"E. D."}],"issued":{"date-parts":[["1951"]]},"citation-key":"lecrenLengthWeightRelationshipSeasonal1951"}}],"schema":"https://github.com/citation-style-language/schema/raw/master/csl-citation.json"} </w:instrText>
      </w:r>
      <w:r w:rsidRPr="000722BF">
        <w:fldChar w:fldCharType="separate"/>
      </w:r>
      <w:r w:rsidR="00FB63C8">
        <w:t>[33]</w:t>
      </w:r>
      <w:r w:rsidRPr="000722BF">
        <w:fldChar w:fldCharType="end"/>
      </w:r>
      <w:r w:rsidRPr="000722BF">
        <w:t>.</w:t>
      </w:r>
      <w:r w:rsidR="000722BF" w:rsidRPr="000722BF">
        <w:t xml:space="preserve"> Spatially correlated </w:t>
      </w:r>
      <w:r w:rsidR="000722BF" w:rsidRPr="00F77AF1">
        <w:t xml:space="preserve">residual variation was accounted for with spatial </w:t>
      </w:r>
      <w:r w:rsidR="000722BF" w:rsidRPr="00696C86">
        <w:t>random effects through Gaussian random fields.</w:t>
      </w:r>
      <w:r w:rsidR="00F77AF1" w:rsidRPr="00696C86">
        <w:t xml:space="preserve"> This approach to model</w:t>
      </w:r>
      <w:r w:rsidR="001910CA">
        <w:t>ling</w:t>
      </w:r>
      <w:r w:rsidR="00F77AF1" w:rsidRPr="00696C86">
        <w:t xml:space="preserve"> spatiotemporal data is an increasingly popular method for explicitly accounting for spatial and spatiotemporal variation due to its ability to improve predictions of fish density </w:t>
      </w:r>
      <w:r w:rsidR="00F77AF1" w:rsidRPr="00696C86">
        <w:fldChar w:fldCharType="begin"/>
      </w:r>
      <w:r w:rsidR="00FB63C8">
        <w:instrText xml:space="preserve"> ADDIN ZOTERO_ITEM CSL_CITATION {"citationID":"B0zQrbMF","properties":{"formattedCitation":"[34]","plainCitation":"[34]","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F77AF1" w:rsidRPr="00696C86">
        <w:fldChar w:fldCharType="separate"/>
      </w:r>
      <w:r w:rsidR="00FB63C8">
        <w:t>[34]</w:t>
      </w:r>
      <w:r w:rsidR="00F77AF1" w:rsidRPr="00696C86">
        <w:fldChar w:fldCharType="end"/>
      </w:r>
      <w:r w:rsidR="00F77AF1" w:rsidRPr="00696C86">
        <w:t xml:space="preserve"> and range shifts </w:t>
      </w:r>
      <w:r w:rsidR="00F77AF1" w:rsidRPr="00696C86">
        <w:fldChar w:fldCharType="begin"/>
      </w:r>
      <w:r w:rsidR="00FB63C8">
        <w:instrText xml:space="preserve"> ADDIN ZOTERO_ITEM CSL_CITATION {"citationID":"TjrrbagW","properties":{"formattedCitation":"[35]","plainCitation":"[35]","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F77AF1" w:rsidRPr="00696C86">
        <w:fldChar w:fldCharType="separate"/>
      </w:r>
      <w:r w:rsidR="00FB63C8">
        <w:t>[35]</w:t>
      </w:r>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r w:rsidR="00FB63C8">
        <w:instrText xml:space="preserve"> ADDIN ZOTERO_ITEM CSL_CITATION {"citationID":"NNXRXTnc","properties":{"formattedCitation":"[36,37]","plainCitation":"[36,3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F77AF1">
        <w:fldChar w:fldCharType="separate"/>
      </w:r>
      <w:r w:rsidR="00FB63C8">
        <w:rPr>
          <w:lang w:val="en-GB"/>
        </w:rPr>
        <w:t>[36,37]</w:t>
      </w:r>
      <w:r w:rsidR="00F77AF1">
        <w:fldChar w:fldCharType="end"/>
      </w:r>
      <w:r w:rsidR="00F77AF1" w:rsidRPr="00C038C3">
        <w:t>.</w:t>
      </w:r>
    </w:p>
    <w:p w14:paraId="272E1BB7" w14:textId="13FBA6A4"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w:t>
      </w:r>
      <w:r w:rsidR="000722BF" w:rsidRPr="00E1190F">
        <w:t>generalized linear mixed-effects model</w:t>
      </w:r>
      <w:r w:rsidR="0010044B">
        <w:t xml:space="preserve"> (</w:t>
      </w:r>
      <w:r w:rsidR="0010044B" w:rsidRPr="005A0186">
        <w:t>GLMM</w:t>
      </w:r>
      <w:r w:rsidR="000722BF" w:rsidRPr="00E1190F">
        <w:t>)</w:t>
      </w:r>
      <w:r w:rsidRPr="005A0186">
        <w:t xml:space="preserve"> to the </w:t>
      </w:r>
      <w:r w:rsidR="0006401A">
        <w:t xml:space="preserve">natural log of </w:t>
      </w:r>
      <w:r w:rsidR="005A1260" w:rsidRPr="005A0186">
        <w:t xml:space="preserve">spatiotemporal Le Cren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p w14:paraId="2EEA0955" w14:textId="3BFCE83D"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r>
                <w:rPr>
                  <w:rFonts w:ascii="Cambria Math" w:hAnsi="Cambria Math"/>
                </w:rPr>
                <m:t>log(</m:t>
              </m:r>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206B38A3"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c</m:t>
                      </m:r>
                    </m:sub>
                  </m:sSub>
                  <m:sSub>
                    <m:sSubPr>
                      <m:ctrlPr>
                        <w:rPr>
                          <w:rFonts w:ascii="Cambria Math" w:hAnsi="Cambria Math"/>
                          <w:i/>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7ABD199A" w14:textId="60BE6F1E"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3</m:t>
                  </m:r>
                </m:e>
              </m:d>
              <m:ctrlPr>
                <w:rPr>
                  <w:rFonts w:ascii="Cambria Math" w:hAnsi="Cambria Math"/>
                  <w:b/>
                  <w:i/>
                </w:rPr>
              </m:ctrlPr>
            </m:e>
          </m:eqArr>
        </m:oMath>
      </m:oMathPara>
    </w:p>
    <w:p w14:paraId="2CEE2672" w14:textId="66D9CC7A"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b/>
                  <w:bCs/>
                  <w:i/>
                </w:rPr>
              </m:ctrlPr>
            </m:e>
          </m:eqArr>
        </m:oMath>
      </m:oMathPara>
    </w:p>
    <w:p w14:paraId="5D0372DE" w14:textId="761E8FE6" w:rsidR="009B7973" w:rsidRPr="00B52110" w:rsidRDefault="002F4DE0" w:rsidP="00541CB7">
      <w:pPr>
        <w:spacing w:line="480" w:lineRule="auto"/>
        <w:contextualSpacing/>
        <w:mirrorIndents/>
        <w:jc w:val="both"/>
        <w:rPr>
          <w:color w:val="FF0000"/>
        </w:rPr>
      </w:pPr>
      <w:r>
        <w:t>w</w:t>
      </w:r>
      <w:r w:rsidR="001C370B" w:rsidRPr="00D657E6">
        <w:t xml:space="preserve">here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r w:rsidR="00795D9C" w:rsidRPr="00350CE6">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795D9C" w:rsidRPr="00350CE6">
        <w:t xml:space="preserve"> represent independent means for each year</w:t>
      </w:r>
      <w:r w:rsidR="001C370B" w:rsidRPr="00D657E6">
        <w:t xml:space="preserve">. </w:t>
      </w:r>
      <w:r w:rsidR="002843D6">
        <w:t xml:space="preserve">The </w:t>
      </w:r>
      <w:r w:rsidR="00006F51">
        <w:t xml:space="preserve">variable </w:t>
      </w:r>
      <m:oMath>
        <m:sSub>
          <m:sSubPr>
            <m:ctrlPr>
              <w:rPr>
                <w:rFonts w:ascii="Cambria Math" w:hAnsi="Cambria Math"/>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oMath>
      <w:r w:rsidR="001C370B" w:rsidRPr="00D657E6">
        <w:t xml:space="preserve"> represents the </w:t>
      </w:r>
      <m:oMath>
        <m:r>
          <w:rPr>
            <w:rFonts w:ascii="Cambria Math" w:hAnsi="Cambria Math"/>
          </w:rPr>
          <m:t>c</m:t>
        </m:r>
      </m:oMath>
      <w:r w:rsidR="001C370B" w:rsidRPr="00D657E6">
        <w:t>-th covariate</w:t>
      </w:r>
      <w:r w:rsidR="0052070F" w:rsidRPr="00D657E6">
        <w:t xml:space="preserve"> (biomass densities of flounder and cod, biomass of sprat, </w:t>
      </w:r>
      <w:r w:rsidR="005479BF" w:rsidRPr="00D657E6">
        <w:t>herring,</w:t>
      </w:r>
      <w:r w:rsidR="0052070F" w:rsidRPr="00D657E6">
        <w:t xml:space="preserve"> and </w:t>
      </w:r>
      <w:r w:rsidR="0052070F" w:rsidRPr="00D657E6">
        <w:rPr>
          <w:i/>
        </w:rPr>
        <w:t>S</w:t>
      </w:r>
      <w:r w:rsidR="0075302F">
        <w:rPr>
          <w:i/>
        </w:rPr>
        <w:t>.</w:t>
      </w:r>
      <w:r w:rsidR="0052070F" w:rsidRPr="00D657E6">
        <w:rPr>
          <w:i/>
        </w:rPr>
        <w:t xml:space="preserve">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1C370B" w:rsidRPr="00D657E6">
        <w:t xml:space="preserve"> is </w:t>
      </w:r>
      <w:r w:rsidR="00217C8A">
        <w:t>the covariate’s</w:t>
      </w:r>
      <w:r w:rsidR="001C370B" w:rsidRPr="00D657E6">
        <w:t xml:space="preserve"> effect. The parameter</w:t>
      </w:r>
      <w:r w:rsidR="00F366FE">
        <w:t>s</w:t>
      </w:r>
      <w:r w:rsidR="001C370B" w:rsidRPr="00D657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1C370B" w:rsidRPr="00D657E6">
        <w:t xml:space="preserve"> </w:t>
      </w:r>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r w:rsidR="00F70B8E" w:rsidRPr="00D657E6">
        <w:t xml:space="preserve">(Eq. </w:t>
      </w:r>
      <w:r w:rsidR="00023FA9">
        <w:t>3</w:t>
      </w:r>
      <w:r w:rsidR="00F366FE">
        <w:t>-4</w:t>
      </w:r>
      <w:r w:rsidR="00F70B8E" w:rsidRPr="00D657E6">
        <w:t xml:space="preserve">) </w:t>
      </w:r>
      <w:r w:rsidR="001C370B" w:rsidRPr="00D657E6">
        <w:t>represent</w:t>
      </w:r>
      <w:r w:rsidR="002843D6">
        <w:t xml:space="preserve"> </w:t>
      </w:r>
      <w:r w:rsidR="001C370B" w:rsidRPr="00D657E6">
        <w:t xml:space="preserve">spatial </w:t>
      </w:r>
      <w:r w:rsidR="00F366FE">
        <w:t xml:space="preserve">and spatiotemporal </w:t>
      </w:r>
      <w:r w:rsidR="0046703E" w:rsidRPr="00D657E6">
        <w:t>random effect</w:t>
      </w:r>
      <w:r w:rsidR="002843D6">
        <w:t>s</w:t>
      </w:r>
      <w:r w:rsidR="00EB2686">
        <w:t>, respectively</w:t>
      </w:r>
      <w:r w:rsidR="00F001AC">
        <w:t xml:space="preserve">. </w:t>
      </w:r>
      <w:r w:rsidR="00F24545" w:rsidRPr="00D657E6">
        <w:t xml:space="preserve">Spatial and spatiotemporal </w:t>
      </w:r>
      <w:r w:rsidR="00D05F6A" w:rsidRPr="00D657E6">
        <w:t xml:space="preserve">random effects </w:t>
      </w:r>
      <w:r w:rsidR="001C370B" w:rsidRPr="00D657E6">
        <w:t xml:space="preserve">were assumed to be drawn from </w:t>
      </w:r>
      <w:r w:rsidR="001C370B" w:rsidRPr="00D657E6">
        <w:lastRenderedPageBreak/>
        <w:t xml:space="preserve">Gaussian random fields </w:t>
      </w:r>
      <w:r w:rsidR="001C370B" w:rsidRPr="00D657E6">
        <w:fldChar w:fldCharType="begin"/>
      </w:r>
      <w:r w:rsidR="00FB63C8">
        <w:instrText xml:space="preserve"> ADDIN ZOTERO_ITEM CSL_CITATION {"citationID":"3oz837Ni","properties":{"formattedCitation":"[37,38]","plainCitation":"[37,3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FB63C8">
        <w:rPr>
          <w:lang w:val="en-GB"/>
        </w:rPr>
        <w:t>[37,38]</w:t>
      </w:r>
      <w:r w:rsidR="001C370B" w:rsidRPr="00D657E6">
        <w:fldChar w:fldCharType="end"/>
      </w:r>
      <w:r w:rsidR="001C370B" w:rsidRPr="00D657E6">
        <w:t xml:space="preserve"> with covariance matrices </w:t>
      </w:r>
      <m:oMath>
        <m:sSub>
          <m:sSubPr>
            <m:ctrlPr>
              <w:rPr>
                <w:rFonts w:ascii="Cambria Math" w:hAnsi="Cambria Math"/>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w:r w:rsidR="001C370B" w:rsidRPr="00D657E6">
        <w:t xml:space="preserve">) between spatial point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C370B" w:rsidRPr="00D657E6">
        <w:t xml:space="preserve"> and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1C5B3F2C" w:rsidR="00E2581D" w:rsidRPr="00350CE6"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E4483C">
        <w:rPr>
          <w:iCs/>
        </w:rPr>
        <w:t>,</w:t>
      </w:r>
      <w:r w:rsidR="007F623E">
        <w:rPr>
          <w:iCs/>
        </w:rPr>
        <w:t xml:space="preserve"> </w:t>
      </w:r>
      <w:r w:rsidRPr="00C038C3">
        <w:rPr>
          <w:iCs/>
        </w:rPr>
        <w:t>have changed</w:t>
      </w:r>
      <w:r w:rsidR="006F2FD7">
        <w:rPr>
          <w:iCs/>
        </w:rPr>
        <w:t>;</w:t>
      </w:r>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w:t>
      </w:r>
      <w:r w:rsidRPr="00F33D47">
        <w:rPr>
          <w:iCs/>
        </w:rPr>
        <w:t xml:space="preserve">time </w:t>
      </w:r>
      <m:oMath>
        <m:r>
          <w:rPr>
            <w:rFonts w:ascii="Cambria Math" w:hAnsi="Cambria Math"/>
          </w:rPr>
          <m:t>t</m:t>
        </m:r>
      </m:oMath>
      <w:r w:rsidRPr="00B93E7A">
        <w:rPr>
          <w:iCs/>
        </w:rPr>
        <w:t xml:space="preserve"> as </w:t>
      </w:r>
      <w:r w:rsidRPr="00350CE6">
        <w:rPr>
          <w:iCs/>
        </w:rPr>
        <w:t xml:space="preserve">weights when calculating the annual </w:t>
      </w:r>
      <w:r w:rsidR="005479BF">
        <w:rPr>
          <w:iCs/>
        </w:rPr>
        <w:t xml:space="preserve">median </w:t>
      </w:r>
      <w:r w:rsidR="00593A9F">
        <w:rPr>
          <w:iCs/>
        </w:rPr>
        <w:t>(and interquartile range)</w:t>
      </w:r>
      <w:r w:rsidRPr="00350CE6">
        <w:rPr>
          <w:iCs/>
        </w:rPr>
        <w:t xml:space="preserve"> depth, temperature, and oxygen concentration</w:t>
      </w:r>
      <w:r w:rsidR="00486A0B" w:rsidRPr="00350CE6">
        <w:rPr>
          <w:iCs/>
        </w:rPr>
        <w:t xml:space="preserve">. </w:t>
      </w:r>
    </w:p>
    <w:p w14:paraId="5408D144" w14:textId="348D0A88"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3D2DC3">
        <w:rPr>
          <w:iCs/>
        </w:rPr>
        <w:instrText xml:space="preserve"> ADDIN ZOTERO_ITEM CSL_CITATION {"citationID":"URM2bDfp","properties":{"formattedCitation":"[39\\uc0\\u8211{}41]","plainCitation":"[39–41]","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publisher":"DFO Can. Sci. Advis. Sec. Res. Doc. 2019/041","title":"A reproducible data synopsis for over 100 species of British Columbia groundfish. DFO Can. Sci. Advis. Sec. Res. Doc. 2019/041.","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FB63C8" w:rsidRPr="00FB63C8">
        <w:rPr>
          <w:lang w:val="en-GB"/>
        </w:rPr>
        <w:t>[39–41]</w:t>
      </w:r>
      <w:r w:rsidRPr="00350CE6">
        <w:rPr>
          <w:iCs/>
        </w:rPr>
        <w:fldChar w:fldCharType="end"/>
      </w:r>
      <w:r w:rsidRPr="00350CE6">
        <w:rPr>
          <w:iCs/>
        </w:rPr>
        <w:t>:</w:t>
      </w:r>
    </w:p>
    <w:p w14:paraId="7150EDF3" w14:textId="3A664E74" w:rsidR="001C370B" w:rsidRPr="00350CE6"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5</m:t>
                  </m:r>
                </m:e>
              </m:d>
            </m:e>
          </m:eqArr>
        </m:oMath>
      </m:oMathPara>
    </w:p>
    <w:p w14:paraId="48C571B9" w14:textId="64B90952" w:rsidR="001C370B" w:rsidRPr="00B72A71"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c</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c,</m:t>
                              </m:r>
                              <m:r>
                                <m:rPr>
                                  <m:sty m:val="bi"/>
                                </m:rPr>
                                <w:rPr>
                                  <w:rFonts w:ascii="Cambria Math" w:hAnsi="Cambria Math"/>
                                </w:rPr>
                                <m:t>s</m:t>
                              </m:r>
                              <m:r>
                                <w:rPr>
                                  <w:rFonts w:ascii="Cambria Math" w:hAnsi="Cambria Math"/>
                                </w:rPr>
                                <m:t>,t</m:t>
                              </m:r>
                            </m:sub>
                          </m:sSub>
                        </m:e>
                      </m:d>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m:rPr>
                          <m:sty m:val="bi"/>
                        </m:rPr>
                        <w:rPr>
                          <w:rFonts w:ascii="Cambria Math" w:hAnsi="Cambria Math"/>
                        </w:rPr>
                        <m:t>s</m:t>
                      </m:r>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6526BFB7" w14:textId="1C2B5592" w:rsidR="00B72A71" w:rsidRPr="009A6523"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r>
                <w:rPr>
                  <w:rFonts w:ascii="Cambria Math" w:hAnsi="Cambria Math"/>
                </w:rPr>
                <m:t>7)</m:t>
              </m:r>
            </m:e>
          </m:eqArr>
        </m:oMath>
      </m:oMathPara>
    </w:p>
    <w:p w14:paraId="1A95AD12" w14:textId="6C3C486B" w:rsidR="00B72A71"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rPr>
                  <w:rFonts w:ascii="Cambria Math" w:hAnsi="Cambria Math"/>
                </w:rPr>
                <m:t>,#(8)</m:t>
              </m:r>
              <m:r>
                <m:rPr>
                  <m:sty m:val="bi"/>
                </m:rPr>
                <w:rPr>
                  <w:rFonts w:ascii="Cambria Math" w:hAnsi="Cambria Math"/>
                </w:rPr>
                <m:t>#</m:t>
              </m:r>
              <m:ctrlPr>
                <w:rPr>
                  <w:rFonts w:ascii="Cambria Math" w:hAnsi="Cambria Math"/>
                  <w:b/>
                  <w:bCs/>
                  <w:i/>
                </w:rPr>
              </m:ctrlPr>
            </m:e>
          </m:eqArr>
        </m:oMath>
      </m:oMathPara>
    </w:p>
    <w:p w14:paraId="59A89627" w14:textId="5789B91A" w:rsidR="001C370B" w:rsidRDefault="001C370B" w:rsidP="001C370B">
      <w:pPr>
        <w:spacing w:line="480" w:lineRule="auto"/>
        <w:contextualSpacing/>
        <w:mirrorIndents/>
        <w:jc w:val="both"/>
      </w:pPr>
      <w:r w:rsidRPr="00350CE6">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w:t>
      </w:r>
      <w:r w:rsidRPr="00F33D47">
        <w:t xml:space="preserv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350CE6">
        <w:t xml:space="preserve"> is a </w:t>
      </w:r>
      <w:r w:rsidR="009E21F9" w:rsidRPr="00350CE6">
        <w:t xml:space="preserve">penalized </w:t>
      </w:r>
      <w:r w:rsidRPr="00350CE6">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E4483C">
        <w:t>,</w:t>
      </w:r>
      <w:r w:rsidRPr="00350CE6">
        <w:t xml:space="preserve"> 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r w:rsidR="00E4483C">
        <w:t>s</w:t>
      </w:r>
      <w:r w:rsidR="00F25ACD" w:rsidRPr="00350C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2356C3" w:rsidRPr="00350CE6">
        <w:t xml:space="preserve"> </w:t>
      </w:r>
      <w:r w:rsidR="00E4483C">
        <w:t>and</w:t>
      </w:r>
      <w:r w:rsidR="00F25ACD" w:rsidRPr="00350CE6">
        <w:t xml:space="preserve"> </w:t>
      </w:r>
      <w:r w:rsidR="00E4483C">
        <w:t>have the same d</w:t>
      </w:r>
      <w:r w:rsidRPr="00350CE6">
        <w:t xml:space="preserve">efinition as in the condition model (Eq. </w:t>
      </w:r>
      <w:r w:rsidR="00A03EF2">
        <w:t>3</w:t>
      </w:r>
      <w:r w:rsidR="002356C3" w:rsidRPr="00350CE6">
        <w:t>)</w:t>
      </w:r>
      <w:r w:rsidR="00A03EF2">
        <w:t>, but the spatiotemporal random effects</w:t>
      </w:r>
      <m:oMath>
        <m:r>
          <w:rPr>
            <w:rFonts w:ascii="Cambria Math" w:hAnsi="Cambria Math"/>
          </w:rPr>
          <m:t xml:space="preserve"> </m:t>
        </m:r>
      </m:oMath>
      <w:r w:rsidR="00A03EF2">
        <w:t xml:space="preserve">are </w:t>
      </w:r>
      <w:r w:rsidR="003B59F9">
        <w:t xml:space="preserve">here </w:t>
      </w:r>
      <w:r w:rsidR="00A03EF2">
        <w:t>assumed to follow a stationary AR1-process</w:t>
      </w:r>
      <w:r w:rsidR="00EE2BFF">
        <w:t xml:space="preserve"> </w:t>
      </w:r>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r w:rsidR="00027F42">
        <w:t>.</w:t>
      </w:r>
    </w:p>
    <w:p w14:paraId="3BD89CD1" w14:textId="77777777" w:rsidR="00C204D6" w:rsidRPr="00350CE6" w:rsidRDefault="00C204D6" w:rsidP="001C370B">
      <w:pPr>
        <w:spacing w:line="480" w:lineRule="auto"/>
        <w:contextualSpacing/>
        <w:mirrorIndents/>
        <w:jc w:val="both"/>
      </w:pPr>
    </w:p>
    <w:p w14:paraId="676D00AF" w14:textId="56039896" w:rsidR="003A2B41" w:rsidRPr="00350CE6" w:rsidRDefault="00660001" w:rsidP="00552801">
      <w:pPr>
        <w:spacing w:line="480" w:lineRule="auto"/>
        <w:contextualSpacing/>
        <w:mirrorIndents/>
        <w:jc w:val="both"/>
        <w:rPr>
          <w:i/>
        </w:rPr>
      </w:pPr>
      <w:r w:rsidRPr="00350CE6">
        <w:rPr>
          <w:i/>
        </w:rPr>
        <w:lastRenderedPageBreak/>
        <w:t>Covariates</w:t>
      </w:r>
    </w:p>
    <w:p w14:paraId="54092DA4" w14:textId="362607B6" w:rsidR="00A96C21" w:rsidRDefault="000B7658" w:rsidP="00AC057C">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FB63C8">
        <w:instrText xml:space="preserve"> ADDIN ZOTERO_ITEM CSL_CITATION {"citationID":"tz8NxtXM","properties":{"formattedCitation":"[42]","plainCitation":"[4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FB63C8">
        <w:rPr>
          <w:noProof/>
        </w:rPr>
        <w:t>[42]</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DE4EBD">
        <w:instrText xml:space="preserve"> ADDIN ZOTERO_ITEM CSL_CITATION {"citationID":"8YzFlDq5","properties":{"formattedCitation":"[43]","plainCitation":"[43]","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FB63C8">
        <w:rPr>
          <w:lang w:val="en-GB"/>
        </w:rPr>
        <w:t>[43]</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5D4">
        <w:t xml:space="preserve">level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r w:rsidR="00EE737B">
        <w:t>. T</w:t>
      </w:r>
      <w:r w:rsidR="006B5330">
        <w:t>he pelagic cov</w:t>
      </w:r>
      <w:r w:rsidR="006E44BC">
        <w:t xml:space="preserve">ariates </w:t>
      </w:r>
      <w:r w:rsidR="00EF4CE3">
        <w:t xml:space="preserve">were included </w:t>
      </w:r>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w:t>
      </w:r>
    </w:p>
    <w:p w14:paraId="322B8566" w14:textId="22E9ECF9" w:rsidR="00A76FA9" w:rsidRDefault="00C72C9C" w:rsidP="00A96C21">
      <w:pPr>
        <w:spacing w:line="480" w:lineRule="auto"/>
        <w:ind w:firstLine="284"/>
        <w:contextualSpacing/>
        <w:mirrorIndents/>
        <w:jc w:val="both"/>
      </w:pPr>
      <w:r>
        <w:t>B</w:t>
      </w:r>
      <w:r w:rsidR="006F1551">
        <w:t>iomass</w:t>
      </w:r>
      <w:r w:rsidR="006F1551" w:rsidRPr="00C038C3">
        <w:t xml:space="preserve"> </w:t>
      </w:r>
      <w:r w:rsidR="000B7658" w:rsidRPr="00C038C3">
        <w:t>of sprat and herring</w:t>
      </w:r>
      <w:r w:rsidR="0030695B">
        <w:t xml:space="preserve"> </w:t>
      </w:r>
      <w:r w:rsidR="00E01913">
        <w:t>(</w:t>
      </w:r>
      <w:r w:rsidR="00457F40">
        <w:t>tones</w:t>
      </w:r>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FB63C8">
        <w:instrText xml:space="preserve"> ADDIN ZOTERO_ITEM CSL_CITATION {"citationID":"61XjaemH","properties":{"formattedCitation":"[44\\uc0\\u8211{}46]","plainCitation":"[44–46]","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FB63C8" w:rsidRPr="00FB63C8">
        <w:rPr>
          <w:lang w:val="en-GB"/>
        </w:rPr>
        <w:t>[44–46]</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E906D4">
        <w:t xml:space="preserve">We also conducted preliminary analysis to determine if </w:t>
      </w:r>
      <w:r w:rsidR="00E906D4" w:rsidRPr="00840D2C">
        <w:t xml:space="preserve">oxygen should be modelled with a linear (as depicted in </w:t>
      </w:r>
      <w:r w:rsidR="00DB2C35" w:rsidRPr="00840D2C">
        <w:t>E</w:t>
      </w:r>
      <w:r w:rsidR="00E906D4" w:rsidRPr="00840D2C">
        <w:t xml:space="preserve">q. 6), </w:t>
      </w:r>
      <w:r w:rsidR="005146CE" w:rsidRPr="00840D2C">
        <w:t xml:space="preserve">or a </w:t>
      </w:r>
      <w:r w:rsidR="00FA3096" w:rsidRPr="00840D2C">
        <w:t xml:space="preserve">linear threshold </w:t>
      </w:r>
      <w:r w:rsidR="00062801" w:rsidRPr="00840D2C">
        <w:t>effect</w:t>
      </w:r>
      <w:r w:rsidR="00580CCB" w:rsidRPr="00840D2C">
        <w:t xml:space="preserve">, as </w:t>
      </w:r>
      <w:r w:rsidR="00457F40">
        <w:t>suggested</w:t>
      </w:r>
      <w:r w:rsidR="00580CCB" w:rsidRPr="00840D2C">
        <w:t xml:space="preserve"> in experimental studies</w:t>
      </w:r>
      <w:r w:rsidR="001F0CE4" w:rsidRPr="00840D2C">
        <w:t xml:space="preserve"> </w:t>
      </w:r>
      <w:r w:rsidR="007E2730" w:rsidRPr="00840D2C">
        <w:fldChar w:fldCharType="begin"/>
      </w:r>
      <w:r w:rsidR="008A06FA">
        <w:instrText xml:space="preserve"> ADDIN ZOTERO_ITEM CSL_CITATION {"citationID":"SYzfiSKX","properties":{"formattedCitation":"[47,48]","plainCitation":"[47,48]","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7E2730" w:rsidRPr="00840D2C">
        <w:fldChar w:fldCharType="separate"/>
      </w:r>
      <w:r w:rsidR="00FB63C8">
        <w:rPr>
          <w:noProof/>
        </w:rPr>
        <w:t>[47,48]</w:t>
      </w:r>
      <w:r w:rsidR="007E2730" w:rsidRPr="00840D2C">
        <w:fldChar w:fldCharType="end"/>
      </w:r>
      <w:r w:rsidR="00163BEC">
        <w:t xml:space="preserve">. </w:t>
      </w:r>
      <w:r w:rsidR="00486185">
        <w:t xml:space="preserve">This showed that </w:t>
      </w:r>
      <w:r w:rsidR="000E52FA" w:rsidRPr="00840D2C">
        <w:t xml:space="preserve">the model with a linear effect was </w:t>
      </w:r>
      <w:r w:rsidR="00AC3363" w:rsidRPr="00840D2C">
        <w:t>favored</w:t>
      </w:r>
      <w:r w:rsidR="000E52FA" w:rsidRPr="00840D2C">
        <w:t xml:space="preserve"> in terms of </w:t>
      </w:r>
      <w:r w:rsidR="006A53AA" w:rsidRPr="00840D2C">
        <w:t xml:space="preserve">Akaike Information Criterion </w:t>
      </w:r>
      <w:r w:rsidR="00612E5C" w:rsidRPr="00840D2C">
        <w:t>(</w:t>
      </w:r>
      <w:r w:rsidR="000E52FA" w:rsidRPr="00840D2C">
        <w:t>AIC</w:t>
      </w:r>
      <w:r w:rsidR="00612E5C" w:rsidRPr="00840D2C">
        <w:t>)</w:t>
      </w:r>
      <w:r w:rsidR="000E52FA" w:rsidRPr="00840D2C">
        <w:t xml:space="preserve"> (</w:t>
      </w:r>
      <w:r w:rsidR="000E52FA" w:rsidRPr="00840D2C">
        <w:rPr>
          <w:i/>
          <w:iCs/>
        </w:rPr>
        <w:t>SI Appendix</w:t>
      </w:r>
      <w:r w:rsidR="000E52FA" w:rsidRPr="00840D2C">
        <w:t xml:space="preserve">, </w:t>
      </w:r>
      <w:r w:rsidR="00001B72" w:rsidRPr="00840D2C">
        <w:t>T</w:t>
      </w:r>
      <w:r w:rsidR="000E52FA" w:rsidRPr="00840D2C">
        <w:t xml:space="preserve">able </w:t>
      </w:r>
      <w:r w:rsidR="00CA2B8E" w:rsidRPr="00840D2C">
        <w:t>S1</w:t>
      </w:r>
      <w:r w:rsidR="000E52FA" w:rsidRPr="00840D2C">
        <w:t>)</w:t>
      </w:r>
      <w:r w:rsidR="00A26868" w:rsidRPr="00840D2C">
        <w:t>.</w:t>
      </w:r>
      <w:r w:rsidR="00FA3096" w:rsidRPr="00840D2C">
        <w:t xml:space="preserve"> </w:t>
      </w:r>
      <w:r w:rsidR="00054396" w:rsidRPr="00840D2C">
        <w:t>D</w:t>
      </w:r>
      <w:r w:rsidR="00EB5A0C" w:rsidRPr="00840D2C">
        <w:t>epth</w:t>
      </w:r>
      <w:r w:rsidR="0026689F" w:rsidRPr="00840D2C">
        <w:t xml:space="preserve"> </w:t>
      </w:r>
      <w:r w:rsidR="00AC6175" w:rsidRPr="00840D2C">
        <w:t>raster fil</w:t>
      </w:r>
      <w:r w:rsidR="00AC6175">
        <w:t xml:space="preserve">es were </w:t>
      </w:r>
      <w:r w:rsidR="00F2226C" w:rsidRPr="00C038C3">
        <w:t xml:space="preserve">made available by the EMODnet Bathymetry project, </w:t>
      </w:r>
      <w:hyperlink r:id="rId10"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2C53C2">
        <w:t>coupled with</w:t>
      </w:r>
      <w:r w:rsidR="00412442">
        <w:t xml:space="preserve"> </w:t>
      </w:r>
      <w:r w:rsidR="00412442">
        <w:lastRenderedPageBreak/>
        <w:t xml:space="preserve">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8A06FA">
        <w:instrText xml:space="preserve"> ADDIN ZOTERO_ITEM CSL_CITATION {"citationID":"oorDX5OP","properties":{"formattedCitation":"[49,50]","plainCitation":"[49,50]","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FB63C8">
        <w:rPr>
          <w:lang w:val="en-GB"/>
        </w:rPr>
        <w:t>[49,50]</w:t>
      </w:r>
      <w:r w:rsidR="00ED6C82">
        <w:fldChar w:fldCharType="end"/>
      </w:r>
      <w:r w:rsidR="0049110B">
        <w:t xml:space="preserve">. </w:t>
      </w:r>
      <w:r w:rsidR="00AC057C">
        <w:t>We used predicted densities of cod and flounder (kg/km</w:t>
      </w:r>
      <w:r w:rsidR="00AC057C" w:rsidRPr="00AA3E43">
        <w:rPr>
          <w:vertAlign w:val="superscript"/>
        </w:rPr>
        <w:t>2</w:t>
      </w:r>
      <w:r w:rsidR="00AC057C">
        <w:t xml:space="preserve">) from GLMMs (described above) as covariates, since </w:t>
      </w:r>
      <w:r w:rsidR="00AC057C" w:rsidRPr="00C038C3">
        <w:t xml:space="preserve">not all </w:t>
      </w:r>
      <w:r w:rsidR="00AC057C">
        <w:t xml:space="preserve">hauls in the </w:t>
      </w:r>
      <w:r w:rsidR="00AC057C" w:rsidRPr="00C038C3">
        <w:t xml:space="preserve">CPUE (density) data could be standardized </w:t>
      </w:r>
      <w:r w:rsidR="00AC057C">
        <w:t>and joined with the condition data</w:t>
      </w:r>
      <w:r w:rsidR="00AC057C" w:rsidRPr="00C038C3">
        <w:t xml:space="preserve">. </w:t>
      </w:r>
      <w:r w:rsidR="00AC057C">
        <w:t xml:space="preserve">For the cod and flounder models that were used to provide covariates for the condition model, the only covariate used was depth. For the cod density models used to evaluate effects of changes in the average depth, oxygen concentration and temperature, we used only these three variables </w:t>
      </w:r>
      <w:r w:rsidR="00526EC0">
        <w:t>and a fixed year effect</w:t>
      </w:r>
      <w:r w:rsidR="008D6C35">
        <w:t xml:space="preserve"> as covariates</w:t>
      </w:r>
      <w:r w:rsidR="0062380D">
        <w:t>.</w:t>
      </w:r>
      <w:r w:rsidR="00AC057C">
        <w:t xml:space="preserve"> </w:t>
      </w:r>
    </w:p>
    <w:p w14:paraId="36DF89F3" w14:textId="6DA02568" w:rsidR="000B7658" w:rsidRDefault="000B7658" w:rsidP="00A96C2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8A06FA">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FB63C8">
        <w:rPr>
          <w:noProof/>
        </w:rPr>
        <w:t>[2]</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8A06FA">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FB63C8">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630002">
        <w:rPr>
          <w:i/>
          <w:iCs/>
        </w:rPr>
        <w:t>a prior</w:t>
      </w:r>
      <w:r w:rsidR="00DB7867" w:rsidRPr="00630002">
        <w:rPr>
          <w:i/>
          <w:iCs/>
        </w:rPr>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8A06FA">
        <w:instrText xml:space="preserve"> ADDIN ZOTERO_ITEM CSL_CITATION {"citationID":"LlfVu6ws","properties":{"formattedCitation":"[e.g., 51]","plainCitation":"[e.g., 51]","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FB63C8">
        <w:rPr>
          <w:lang w:val="en-GB"/>
        </w:rPr>
        <w:t>[e.g., 51]</w:t>
      </w:r>
      <w:r w:rsidR="00807087">
        <w:fldChar w:fldCharType="end"/>
      </w:r>
      <w:r w:rsidR="00FF0AF0">
        <w:t xml:space="preserve">, </w:t>
      </w:r>
      <w:r w:rsidR="00DB7867">
        <w:t>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1577BD98"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8A06FA">
        <w:instrText xml:space="preserve"> ADDIN ZOTERO_ITEM CSL_CITATION {"citationID":"jQ1brLvL","properties":{"formattedCitation":"[52,53]","plainCitation":"[52,53]","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license":"© 2008 Blackwell Publishing Ltd/CNRS","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license":"© 2018 by the Ecological Society of America","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FB63C8">
        <w:t>[52,53]</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8A06FA">
        <w:instrText xml:space="preserve"> ADDIN ZOTERO_ITEM CSL_CITATION {"citationID":"Ka9yRgR0","properties":{"formattedCitation":"[37]","plainCitation":"[37]","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FB63C8">
        <w:t>[37]</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8A06FA">
        <w:instrText xml:space="preserve"> ADDIN ZOTERO_ITEM CSL_CITATION {"citationID":"miI0MMYw","properties":{"formattedCitation":"[36]","plainCitation":"[36]","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FB63C8">
        <w:t>[36]</w:t>
      </w:r>
      <w:r w:rsidRPr="00C038C3">
        <w:fldChar w:fldCharType="end"/>
      </w:r>
      <w:r w:rsidRPr="00C038C3">
        <w:t xml:space="preserve">. The random effects </w:t>
      </w:r>
      <w:r w:rsidR="00A103FF">
        <w:t>were</w:t>
      </w:r>
      <w:r w:rsidR="00A103FF" w:rsidRPr="00C038C3">
        <w:t xml:space="preserve"> </w:t>
      </w:r>
      <w:r w:rsidRPr="00C038C3">
        <w:t>estimated at the vertices (</w:t>
      </w:r>
      <w:r>
        <w:t>“</w:t>
      </w:r>
      <w:r w:rsidRPr="00C038C3">
        <w:t>knots”) of this mesh</w:t>
      </w:r>
      <w:r w:rsidR="00A103FF">
        <w:t xml:space="preserve"> and bilinearly interpolated to the data locations</w:t>
      </w:r>
      <w:r w:rsidRPr="00C038C3">
        <w:t xml:space="preserve">. The locations of the knots were chosen using a </w:t>
      </w:r>
      <m:oMath>
        <m:r>
          <w:rPr>
            <w:rFonts w:ascii="Cambria Math" w:hAnsi="Cambria Math"/>
          </w:rPr>
          <m:t>k</m:t>
        </m:r>
      </m:oMath>
      <w:r w:rsidRPr="00C038C3">
        <w:t xml:space="preserve">-means clustering algorithm,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t>
      </w:r>
      <w:r w:rsidRPr="00C038C3">
        <w:lastRenderedPageBreak/>
        <w:t xml:space="preserve">we chose </w:t>
      </w:r>
      <w:r w:rsidR="009061B5">
        <w:t>1</w:t>
      </w:r>
      <w:r w:rsidR="00E45EBB">
        <w:t>0</w:t>
      </w:r>
      <w:r w:rsidR="009061B5">
        <w:t xml:space="preserve">0 knots for the condition model and </w:t>
      </w:r>
      <w:r w:rsidRPr="00C038C3">
        <w:t xml:space="preserve">200 knots for </w:t>
      </w:r>
      <w:r w:rsidR="009061B5">
        <w:t>the density models</w:t>
      </w:r>
      <w:r w:rsidRPr="00C038C3">
        <w:t xml:space="preserve">. </w:t>
      </w:r>
      <w:r>
        <w:t>We</w:t>
      </w:r>
      <w:r w:rsidRPr="00C038C3">
        <w:t xml:space="preserve"> fit </w:t>
      </w:r>
      <w:r>
        <w:t xml:space="preserve">the models </w:t>
      </w:r>
      <w:r w:rsidRPr="00C038C3">
        <w:t xml:space="preserve">using ‘TMB’ </w:t>
      </w:r>
      <w:r>
        <w:fldChar w:fldCharType="begin"/>
      </w:r>
      <w:r w:rsidR="008A06FA">
        <w:instrText xml:space="preserve"> ADDIN ZOTERO_ITEM CSL_CITATION {"citationID":"4fXN3RdQ","properties":{"formattedCitation":"[54]","plainCitation":"[54]","noteIndex":0},"citationItems":[{"id":2518,"uris":["http://zotero.org/users/6116610/items/QWDJNAAS"],"itemData":{"id":2518,"type":"article-journal","container-title":"Journal of Statistical Software","DOI":"10.18637/jss.v070.i05","ISSN":"1548-7660","issue":"1","language":"en","license":"Copyright (c) 2016 Kasper Kristensen, Anders Nielsen, Casper W. Berg, Hans Skaug, Bradley M. Bell","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FB63C8">
        <w:t>[54]</w:t>
      </w:r>
      <w:r>
        <w:fldChar w:fldCharType="end"/>
      </w:r>
      <w:r w:rsidRPr="002E6A18">
        <w:t xml:space="preserve"> via the R-package ‘sdmTMB’ (version </w:t>
      </w:r>
      <w:r w:rsidR="00CA4AC8" w:rsidRPr="00CA4AC8">
        <w:t>0.</w:t>
      </w:r>
      <w:r w:rsidR="00643CF4">
        <w:t>1</w:t>
      </w:r>
      <w:r w:rsidR="00CA4AC8" w:rsidRPr="00CA4AC8">
        <w:t>.</w:t>
      </w:r>
      <w:r w:rsidR="00643CF4">
        <w:t>0</w:t>
      </w:r>
      <w:r w:rsidRPr="002E6A18">
        <w:t xml:space="preserve">) </w:t>
      </w:r>
      <w:r w:rsidRPr="00C038C3">
        <w:fldChar w:fldCharType="begin"/>
      </w:r>
      <w:r w:rsidR="008A06FA">
        <w:instrText xml:space="preserve"> ADDIN ZOTERO_ITEM CSL_CITATION {"citationID":"0WqKRC2W","properties":{"formattedCitation":"[55]","plainCitation":"[55]","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license":"© 2022, Posted by Cold Spring Harbor Laboratory. This pre-print is available under a Creative Commons License (Attribution 4.0 International), CC BY 4.0, as described at http://creativecommons.org/licenses/by/4.0/","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FB63C8">
        <w:rPr>
          <w:lang w:val="en-GB"/>
        </w:rPr>
        <w:t>[55]</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w:t>
      </w:r>
      <w:r w:rsidR="00573110">
        <w:t>0</w:t>
      </w:r>
      <w:r w:rsidRPr="00C038C3">
        <w:t>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Figs. S4-S</w:t>
      </w:r>
      <w:r w:rsidR="00AA24D9">
        <w:t>6</w:t>
      </w:r>
      <w:r w:rsidR="00B55D62">
        <w:t xml:space="preserve"> and </w:t>
      </w:r>
      <w:r w:rsidR="00A833FB">
        <w:t>S13-S1</w:t>
      </w:r>
      <w:r w:rsidR="00483ACF">
        <w:t>4</w:t>
      </w:r>
      <w:r w:rsidR="00B55D62">
        <w:t xml:space="preserve">). </w:t>
      </w:r>
      <w:r w:rsidRPr="00C038C3">
        <w:t xml:space="preserve">We used packages in the </w:t>
      </w:r>
      <w:r>
        <w:t>‘</w:t>
      </w:r>
      <w:r w:rsidRPr="00C038C3">
        <w:t xml:space="preserve">tidyverse’ </w:t>
      </w:r>
      <w:r w:rsidRPr="00C038C3">
        <w:fldChar w:fldCharType="begin"/>
      </w:r>
      <w:r w:rsidR="008A06FA">
        <w:instrText xml:space="preserve"> ADDIN ZOTERO_ITEM CSL_CITATION {"citationID":"vAwAJark","properties":{"formattedCitation":"[56]","plainCitation":"[56]","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FB63C8">
        <w:t>[56]</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C37F095"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w:t>
      </w:r>
      <w:r w:rsidR="00720E20">
        <w:t>7</w:t>
      </w:r>
      <w:r w:rsidR="00752A0D" w:rsidRPr="00902826">
        <w:t>%</w:t>
      </w:r>
      <w:r w:rsidR="003A63A0">
        <w:t xml:space="preserve"> [</w:t>
      </w:r>
      <w:r w:rsidR="00CA55D0">
        <w:t>1</w:t>
      </w:r>
      <w:r w:rsidR="003D5959">
        <w:t>1</w:t>
      </w:r>
      <w:r w:rsidR="005C6A29">
        <w:t xml:space="preserve">%, </w:t>
      </w:r>
      <w:r w:rsidR="00CB4EF0">
        <w:t>20</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r w:rsidR="00A103FF">
        <w:t>The condition factor</w:t>
      </w:r>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r w:rsidR="00ED4361">
        <w:t>1</w:t>
      </w:r>
      <w:r w:rsidR="008A2284">
        <w:t>5</w:t>
      </w:r>
      <w:r w:rsidR="00ED4361"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1E6F80">
        <w:t>A</w:t>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6B7FDB">
        <w:t>, where also the biomass of cod is lowest, Fig. 4A</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75797EAD"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457B31">
        <w:t xml:space="preserve">median </w:t>
      </w:r>
      <w:r w:rsidR="008F6CA7">
        <w:t xml:space="preserve">depth </w:t>
      </w:r>
      <w:r w:rsidR="008353BA">
        <w:t xml:space="preserve">of the ICES rectangle </w:t>
      </w:r>
      <w:r w:rsidR="00E60301">
        <w:t>(0.0</w:t>
      </w:r>
      <w:r w:rsidR="001F795C">
        <w:t>06</w:t>
      </w:r>
      <w:r w:rsidR="00E60301">
        <w:t xml:space="preserve"> [0.</w:t>
      </w:r>
      <w:r w:rsidR="00860120">
        <w:t>00</w:t>
      </w:r>
      <w:r w:rsidR="00E51283">
        <w:t>1</w:t>
      </w:r>
      <w:r w:rsidR="00704EF2">
        <w:t>–</w:t>
      </w:r>
      <w:r w:rsidR="002663C6">
        <w:t>0.0</w:t>
      </w:r>
      <w:r w:rsidR="00860120">
        <w:t>1</w:t>
      </w:r>
      <w:r w:rsidR="00B45BF3">
        <w:t>2</w:t>
      </w:r>
      <w:r w:rsidR="00E60301">
        <w:t>])</w:t>
      </w:r>
      <w:r w:rsidR="00CB5D62">
        <w:t>,</w:t>
      </w:r>
      <w:r w:rsidR="00E60301">
        <w:t xml:space="preserve"> </w:t>
      </w:r>
      <w:r w:rsidR="00860120" w:rsidRPr="00C038C3">
        <w:t>temperature</w:t>
      </w:r>
      <w:r w:rsidR="00860120">
        <w:t xml:space="preserve"> at the haul level (0.00</w:t>
      </w:r>
      <w:r w:rsidR="004303FB">
        <w:t>8</w:t>
      </w:r>
      <w:r w:rsidR="00860120">
        <w:t xml:space="preserve"> [</w:t>
      </w:r>
      <w:r w:rsidR="00860120" w:rsidRPr="00804CE6">
        <w:t>0.00</w:t>
      </w:r>
      <w:r w:rsidR="00860120">
        <w:t>4</w:t>
      </w:r>
      <w:r w:rsidR="00704EF2">
        <w:t>–</w:t>
      </w:r>
      <w:r w:rsidR="00860120">
        <w:t>0.01</w:t>
      </w:r>
      <w:r w:rsidR="00FF7186">
        <w:t>1</w:t>
      </w:r>
      <w:r w:rsidR="00860120">
        <w:t>]) (values in brackets indicate 95% confidence interval)</w:t>
      </w:r>
      <w:r w:rsidR="00860120" w:rsidRPr="00C038C3">
        <w:t xml:space="preserve">, </w:t>
      </w:r>
      <w:r w:rsidR="00860120">
        <w:t xml:space="preserve">biomass of sprat at the ICES </w:t>
      </w:r>
      <w:r w:rsidR="00860120" w:rsidRPr="00C038C3">
        <w:t xml:space="preserve">subdivision </w:t>
      </w:r>
      <w:r w:rsidR="00860120">
        <w:t>level (0.0</w:t>
      </w:r>
      <w:r w:rsidR="00447D96">
        <w:t>12</w:t>
      </w:r>
      <w:r w:rsidR="00860120">
        <w:t xml:space="preserve"> [0.00</w:t>
      </w:r>
      <w:r w:rsidR="001071A0">
        <w:t>6</w:t>
      </w:r>
      <w:r w:rsidR="00860120">
        <w:t>, 0.01</w:t>
      </w:r>
      <w:r w:rsidR="00E2397B">
        <w:t>8</w:t>
      </w:r>
      <w:r w:rsidR="00860120">
        <w:t xml:space="preserve">]) and </w:t>
      </w:r>
      <w:r w:rsidRPr="00C038C3">
        <w:t>oxygen</w:t>
      </w:r>
      <w:r w:rsidR="00457B31">
        <w:t xml:space="preserve"> concentration </w:t>
      </w:r>
      <w:r w:rsidR="00932E85">
        <w:t xml:space="preserve">at </w:t>
      </w:r>
      <w:r w:rsidR="00457B31">
        <w:t>the ICES rectangle</w:t>
      </w:r>
      <w:r w:rsidR="00932E85">
        <w:t xml:space="preserve"> level (</w:t>
      </w:r>
      <w:r w:rsidR="006A2A3C">
        <w:t>0.</w:t>
      </w:r>
      <w:r w:rsidR="00E9247E">
        <w:t xml:space="preserve">007 </w:t>
      </w:r>
      <w:r w:rsidR="0003139B">
        <w:t>[</w:t>
      </w:r>
      <w:r w:rsidR="00FA177A">
        <w:t>0.00</w:t>
      </w:r>
      <w:r w:rsidR="00817E3E">
        <w:t>1</w:t>
      </w:r>
      <w:r w:rsidR="00CB1851">
        <w:t>4</w:t>
      </w:r>
      <w:r w:rsidR="00F86BC5">
        <w:t xml:space="preserve">, </w:t>
      </w:r>
      <w:r w:rsidR="00937CC9">
        <w:t>0.01</w:t>
      </w:r>
      <w:r w:rsidR="005F5C73">
        <w:t>24</w:t>
      </w:r>
      <w:r w:rsidR="0003139B">
        <w:t>]</w:t>
      </w:r>
      <w:r w:rsidR="00932E85">
        <w:t>)</w:t>
      </w:r>
      <w:r w:rsidR="00E264CA">
        <w:t xml:space="preserve"> (Fig. 3)</w:t>
      </w:r>
      <w:r w:rsidR="00252967" w:rsidRPr="00C038C3">
        <w:t>.</w:t>
      </w:r>
      <w:r w:rsidR="00772D50" w:rsidRPr="00C038C3">
        <w:t xml:space="preserve"> </w:t>
      </w:r>
      <w:r w:rsidR="00382A85">
        <w:t>T</w:t>
      </w:r>
      <w:r w:rsidR="003D7005">
        <w:t xml:space="preserve">emperature </w:t>
      </w:r>
      <w:r w:rsidR="00382A85">
        <w:t xml:space="preserve">and biomass density of </w:t>
      </w:r>
      <w:r w:rsidR="000B1E4B" w:rsidRPr="003F095D">
        <w:rPr>
          <w:i/>
          <w:iCs/>
        </w:rPr>
        <w:t>S</w:t>
      </w:r>
      <w:r w:rsidR="000B1E4B">
        <w:rPr>
          <w:i/>
          <w:iCs/>
        </w:rPr>
        <w:t>.</w:t>
      </w:r>
      <w:r w:rsidR="000B1E4B" w:rsidRPr="003F095D">
        <w:rPr>
          <w:i/>
          <w:iCs/>
        </w:rPr>
        <w:t xml:space="preserve"> entomon</w:t>
      </w:r>
      <w:r w:rsidR="00382A85">
        <w:t xml:space="preserve"> </w:t>
      </w:r>
      <w:r w:rsidR="003D7005">
        <w:t>at the rectangle level and oxygen at the haul level ha</w:t>
      </w:r>
      <w:r w:rsidR="00E141D3">
        <w:t>d</w:t>
      </w:r>
      <w:r w:rsidR="003D7005">
        <w:t xml:space="preserve"> smaller positive effects. </w:t>
      </w:r>
      <w:r w:rsidR="00772D50" w:rsidRPr="00C038C3">
        <w:lastRenderedPageBreak/>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r w:rsidR="00FE7A0A" w:rsidRPr="006E5B4A">
        <w:t>02</w:t>
      </w:r>
      <w:r w:rsidR="000F6437">
        <w:t>5</w:t>
      </w:r>
      <w:r w:rsidR="00FE7A0A">
        <w:t xml:space="preserve"> </w:t>
      </w:r>
      <w:r w:rsidR="006E5B4A">
        <w:t>[</w:t>
      </w:r>
      <w:r w:rsidR="00E17242">
        <w:t>-0.02</w:t>
      </w:r>
      <w:r w:rsidR="00A64D66">
        <w:t>8</w:t>
      </w:r>
      <w:r w:rsidR="00E17242">
        <w:t xml:space="preserve">, </w:t>
      </w:r>
      <w:r w:rsidR="00137405">
        <w:t>-0.0</w:t>
      </w:r>
      <w:r w:rsidR="00512D97">
        <w:t>2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r w:rsidR="00163930">
        <w:rPr>
          <w:color w:val="000000" w:themeColor="text1"/>
        </w:rPr>
        <w:t xml:space="preserve">, and so was cod </w:t>
      </w:r>
      <w:r w:rsidR="00622984">
        <w:rPr>
          <w:color w:val="000000" w:themeColor="text1"/>
        </w:rPr>
        <w:t>density</w:t>
      </w:r>
      <w:r w:rsidR="00163930">
        <w:rPr>
          <w:color w:val="000000" w:themeColor="text1"/>
        </w:rPr>
        <w:t xml:space="preserve"> at haul and rectangle level</w:t>
      </w:r>
      <w:r w:rsidR="00D1558B">
        <w:rPr>
          <w:color w:val="000000" w:themeColor="text1"/>
        </w:rPr>
        <w:t xml:space="preserve"> </w:t>
      </w:r>
      <w:r w:rsidR="00D1558B">
        <w:t>(-</w:t>
      </w:r>
      <w:r w:rsidR="00D1558B" w:rsidRPr="006E5B4A">
        <w:t>0.0</w:t>
      </w:r>
      <w:r w:rsidR="00991C09">
        <w:t>014</w:t>
      </w:r>
      <w:r w:rsidR="00D1558B">
        <w:t xml:space="preserve"> [-0.0</w:t>
      </w:r>
      <w:r w:rsidR="00A64AAF">
        <w:t>0</w:t>
      </w:r>
      <w:r w:rsidR="00EC0712">
        <w:t>3</w:t>
      </w:r>
      <w:r w:rsidR="00D1558B">
        <w:t>8, 0.0</w:t>
      </w:r>
      <w:r w:rsidR="00483BCB">
        <w:t>01</w:t>
      </w:r>
      <w:r w:rsidR="00D1558B">
        <w:t>]</w:t>
      </w:r>
      <w:r w:rsidR="00483533">
        <w:t xml:space="preserve"> and </w:t>
      </w:r>
      <w:r w:rsidR="002433C4">
        <w:t>-</w:t>
      </w:r>
      <w:r w:rsidR="002433C4" w:rsidRPr="006E5B4A">
        <w:t>0.0</w:t>
      </w:r>
      <w:r w:rsidR="00221492">
        <w:t>0</w:t>
      </w:r>
      <w:r w:rsidR="002433C4">
        <w:t>0</w:t>
      </w:r>
      <w:r w:rsidR="00221492">
        <w:t>9</w:t>
      </w:r>
      <w:r w:rsidR="002433C4">
        <w:t xml:space="preserve"> [-0.00</w:t>
      </w:r>
      <w:r w:rsidR="00EC3550">
        <w:t>4</w:t>
      </w:r>
      <w:r w:rsidR="001F5015">
        <w:t>6</w:t>
      </w:r>
      <w:r w:rsidR="002433C4">
        <w:t>, 0.00</w:t>
      </w:r>
      <w:r w:rsidR="0018662F">
        <w:t>28</w:t>
      </w:r>
      <w:r w:rsidR="002433C4">
        <w:t>]</w:t>
      </w:r>
      <w:r w:rsidR="00F91AEA">
        <w:t>, respectively</w:t>
      </w:r>
      <w:r w:rsidR="00D1558B">
        <w:t>)</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CC2362" w:rsidRPr="003F095D">
        <w:rPr>
          <w:i/>
          <w:iCs/>
        </w:rPr>
        <w:t>S</w:t>
      </w:r>
      <w:r w:rsidR="00CC2362">
        <w:rPr>
          <w:i/>
          <w:iCs/>
        </w:rPr>
        <w:t>.</w:t>
      </w:r>
      <w:r w:rsidR="00CC2362" w:rsidRPr="003F095D">
        <w:rPr>
          <w:i/>
          <w:iCs/>
        </w:rPr>
        <w:t xml:space="preserve"> entomon</w:t>
      </w:r>
      <w:r w:rsidR="00CC2362">
        <w:rPr>
          <w:iCs/>
        </w:rPr>
        <w:t xml:space="preserve"> </w:t>
      </w:r>
      <w:r w:rsidR="00135C4A">
        <w:rPr>
          <w:iCs/>
        </w:rPr>
        <w:t>at the haul level</w:t>
      </w:r>
      <w:r w:rsidR="007D5F37">
        <w:t xml:space="preserve"> and</w:t>
      </w:r>
      <w:r w:rsidR="00C7134E" w:rsidRPr="00C038C3">
        <w:t xml:space="preserve"> </w:t>
      </w:r>
      <w:r w:rsidR="003C7A37">
        <w:t>the biomass of sprat at the rectangle level</w:t>
      </w:r>
      <w:r w:rsidR="007D5F37">
        <w:t>,</w:t>
      </w:r>
      <w:r w:rsidR="003C7A37">
        <w:t xml:space="preserve"> </w:t>
      </w:r>
      <w:r w:rsidR="007D5F37">
        <w:t xml:space="preserve">as well as </w:t>
      </w:r>
      <w:r w:rsidR="00425DF1">
        <w:t xml:space="preserve">the </w:t>
      </w:r>
      <w:r w:rsidR="007D5F37">
        <w:t xml:space="preserve">density of </w:t>
      </w:r>
      <w:r w:rsidR="007D5F37" w:rsidRPr="00C038C3">
        <w:t>flounder</w:t>
      </w:r>
      <w:r w:rsidR="007D5F37">
        <w:t xml:space="preserve"> and the </w:t>
      </w:r>
      <w:r w:rsidR="00425DF1">
        <w:t xml:space="preserve">biomass of herring </w:t>
      </w:r>
      <w:r w:rsidR="003C7A37">
        <w:t xml:space="preserve">at any scale, </w:t>
      </w:r>
      <w:r w:rsidR="00407B75">
        <w:t xml:space="preserve">had smaller and more uncertain effects on </w:t>
      </w:r>
      <w:r w:rsidR="00BA25FA">
        <w:t xml:space="preserve">condition </w:t>
      </w:r>
      <w:r w:rsidR="00624F8E">
        <w:t xml:space="preserve">(Fig. </w:t>
      </w:r>
      <w:r w:rsidR="008448B1">
        <w:t>3</w:t>
      </w:r>
      <w:r w:rsidR="00867464">
        <w:t>)</w:t>
      </w:r>
      <w:r w:rsidR="005D7A45">
        <w:t>.</w:t>
      </w:r>
      <w:r w:rsidR="006F610D" w:rsidRPr="006F610D">
        <w:t xml:space="preserve"> </w:t>
      </w:r>
      <w:r w:rsidR="00B50386">
        <w:rPr>
          <w:color w:val="000000" w:themeColor="text1"/>
        </w:rPr>
        <w:t>T</w:t>
      </w:r>
      <w:r w:rsidR="00C617EF">
        <w:rPr>
          <w:color w:val="000000" w:themeColor="text1"/>
        </w:rPr>
        <w:t xml:space="preserve">he effect sizes </w:t>
      </w:r>
      <w:r w:rsidR="00B50386">
        <w:rPr>
          <w:color w:val="000000" w:themeColor="text1"/>
        </w:rPr>
        <w:t xml:space="preserve">of fixed effects </w:t>
      </w:r>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8A06FA">
        <w:instrText xml:space="preserve"> ADDIN ZOTERO_ITEM CSL_CITATION {"citationID":"SSHBQW4t","properties":{"formattedCitation":"[57]","plainCitation":"[57]","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B63C8">
        <w:rPr>
          <w:noProof/>
        </w:rPr>
        <w:t>[57]</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D50F3D">
        <w:t>15</w:t>
      </w:r>
      <w:r w:rsidR="00283881">
        <w:t xml:space="preserve">3 </w:t>
      </w:r>
      <w:r w:rsidR="003334D3">
        <w:t>(</w:t>
      </w:r>
      <w:r w:rsidR="006068A4">
        <w:t>0.</w:t>
      </w:r>
      <w:r w:rsidR="007C0AF1">
        <w:t>1</w:t>
      </w:r>
      <w:r w:rsidR="006068A4">
        <w:t xml:space="preserve"> </w:t>
      </w:r>
      <w:r w:rsidR="005378CC">
        <w:t xml:space="preserve">for fixed year effects and </w:t>
      </w:r>
      <w:r w:rsidR="00622984">
        <w:t>0.0</w:t>
      </w:r>
      <w:r w:rsidR="006271C8">
        <w:t>6</w:t>
      </w:r>
      <w:r w:rsidR="00622984">
        <w:t xml:space="preserve"> </w:t>
      </w:r>
      <w:r w:rsidR="005378CC">
        <w:t>for the remaining covariates</w:t>
      </w:r>
      <w:r w:rsidR="006068A4">
        <w:t>)</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0D6B9B">
        <w:t>2</w:t>
      </w:r>
      <w:r w:rsidR="001C0CC1">
        <w:t>18</w:t>
      </w:r>
      <w:r w:rsidR="00E67DA6">
        <w:t xml:space="preserve"> </w:t>
      </w:r>
      <w:r w:rsidR="00FD115F">
        <w:t>(</w:t>
      </w:r>
      <w:r w:rsidR="00404BBC">
        <w:t>0.0</w:t>
      </w:r>
      <w:r w:rsidR="001C223F">
        <w:t>8</w:t>
      </w:r>
      <w:r w:rsidR="00404BBC">
        <w:t xml:space="preserve"> for </w:t>
      </w:r>
      <w:r w:rsidR="00B067D8">
        <w:t xml:space="preserve">spatial random effects and </w:t>
      </w:r>
      <w:r w:rsidR="00404BBC">
        <w:t xml:space="preserve">0.13 for </w:t>
      </w:r>
      <w:r w:rsidR="00B067D8">
        <w:t>spatiotemporal random effects</w:t>
      </w:r>
      <w:r w:rsidR="00FD115F">
        <w:t>)</w:t>
      </w:r>
      <w:r w:rsidR="00A502F9">
        <w:t>.</w:t>
      </w:r>
    </w:p>
    <w:p w14:paraId="7D6C2F60" w14:textId="6B535515"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8A06FA">
        <w:instrText xml:space="preserve"> ADDIN ZOTERO_ITEM CSL_CITATION {"citationID":"TzXWtgnK","properties":{"formattedCitation":"[42]","plainCitation":"[4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FB63C8">
        <w:rPr>
          <w:noProof/>
        </w:rPr>
        <w:t>[42]</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3089AFFE" w14:textId="78198CCC" w:rsidR="00AE7F1F" w:rsidRPr="00C038C3" w:rsidRDefault="00B71DDC" w:rsidP="00135C4A">
      <w:pPr>
        <w:spacing w:line="480" w:lineRule="auto"/>
        <w:ind w:firstLine="284"/>
        <w:contextualSpacing/>
        <w:mirrorIndents/>
        <w:jc w:val="both"/>
      </w:pPr>
      <w:r>
        <w:t>The median depth and oxygen</w:t>
      </w:r>
      <w:r w:rsidR="00C443AE">
        <w:t xml:space="preserve"> experienced by cod</w:t>
      </w:r>
      <w:r>
        <w:t xml:space="preserve"> (depth and oxygen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274187" w:rsidRPr="00C038C3">
        <w:t>)</w:t>
      </w:r>
      <w:r w:rsidR="0065047D">
        <w:t xml:space="preserve">. </w:t>
      </w:r>
      <w:r w:rsidR="006C1376">
        <w:t>However, the</w:t>
      </w:r>
      <w:r w:rsidR="0090361F">
        <w:t xml:space="preserve"> population again </w:t>
      </w:r>
      <w:r w:rsidR="00FA1F6C">
        <w:t>occupied slightly shallowe</w:t>
      </w:r>
      <w:r w:rsidR="00DD7A11">
        <w:t>r</w:t>
      </w:r>
      <w:r w:rsidR="00FA1F6C">
        <w:t xml:space="preserve"> waters </w:t>
      </w:r>
      <w:r w:rsidR="009915BE">
        <w:t>in the last 3 years of the time series</w:t>
      </w:r>
      <w:r w:rsidR="00CD491A">
        <w:t xml:space="preserve"> (</w:t>
      </w:r>
      <w:r w:rsidR="0081035D" w:rsidRPr="00C038C3">
        <w:t xml:space="preserve">Fig. </w:t>
      </w:r>
      <w:r w:rsidR="0081035D">
        <w:t xml:space="preserve">5C; </w:t>
      </w:r>
      <w:r w:rsidR="00CD491A">
        <w:t xml:space="preserve">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w:t>
      </w:r>
      <w:r w:rsidR="00CD491A">
        <w:rPr>
          <w:color w:val="000000" w:themeColor="text1"/>
        </w:rPr>
        <w:t>)</w:t>
      </w:r>
      <w:r w:rsidR="0002138D" w:rsidRPr="00C038C3">
        <w:t xml:space="preserve">. </w:t>
      </w:r>
      <w:r w:rsidR="004B41EF">
        <w:t xml:space="preserve">The trends in experienced oxygen </w:t>
      </w:r>
      <w:r w:rsidR="00622984">
        <w:t>were</w:t>
      </w:r>
      <w:r w:rsidR="008A24A7">
        <w:t xml:space="preserve"> steeper than the </w:t>
      </w:r>
      <w:r w:rsidR="004B41EF">
        <w:t>average oxygen in the environment at depths corresponding to the interquar</w:t>
      </w:r>
      <w:r w:rsidR="00622984">
        <w:t>t</w:t>
      </w:r>
      <w:r w:rsidR="004B41EF">
        <w:t>ile range</w:t>
      </w:r>
      <w:r w:rsidR="0089780C">
        <w:t xml:space="preserve"> of cod</w:t>
      </w:r>
      <w:r w:rsidR="00820AA0">
        <w:t xml:space="preserve"> (Fig. 5</w:t>
      </w:r>
      <w:r w:rsidR="00D13D20">
        <w:t>C-D</w:t>
      </w:r>
      <w:r w:rsidR="00820AA0">
        <w:t>).</w:t>
      </w:r>
      <w:r w:rsidR="008A24A7">
        <w:t xml:space="preserve"> </w:t>
      </w:r>
      <w:r w:rsidR="008C4668">
        <w:t>In fact, t</w:t>
      </w:r>
      <w:r w:rsidR="008C4668" w:rsidRPr="008C4668">
        <w:t>he average oxygen con</w:t>
      </w:r>
      <w:r w:rsidR="008C4668">
        <w:t xml:space="preserve">centration in the environment </w:t>
      </w:r>
      <w:r w:rsidR="008C4668" w:rsidRPr="008C4668">
        <w:t>declined by approximately 0.65 ml/L between 1993 and the</w:t>
      </w:r>
      <w:r w:rsidR="008C4668">
        <w:t xml:space="preserve"> </w:t>
      </w:r>
      <w:r w:rsidR="008C4668">
        <w:lastRenderedPageBreak/>
        <w:t xml:space="preserve">lowest in 2006, </w:t>
      </w:r>
      <w:r w:rsidR="008C4668" w:rsidRPr="008C4668">
        <w:t>while the biomass-weighted oxygen concentration declined more steadily (approximately 1 ml/L between 1993 and 2019) (</w:t>
      </w:r>
      <w:r w:rsidR="008C4668" w:rsidRPr="00B62312">
        <w:rPr>
          <w:i/>
          <w:iCs/>
        </w:rPr>
        <w:t>SI Appendix</w:t>
      </w:r>
      <w:r w:rsidR="008C4668" w:rsidRPr="008C4668">
        <w:t>, Fig. S19-S2</w:t>
      </w:r>
      <w:r w:rsidR="007B6176">
        <w:t>0 for estimates split by subdivision</w:t>
      </w:r>
      <w:r w:rsidR="008C4668" w:rsidRPr="008C4668">
        <w:t xml:space="preserve">). </w:t>
      </w:r>
      <w:r w:rsidR="008A24A7">
        <w:t>However, w</w:t>
      </w:r>
      <w:r w:rsidR="00AE7F1F">
        <w:t>hile t</w:t>
      </w:r>
      <w:r w:rsidR="00AE7F1F" w:rsidRPr="009F65F5">
        <w:t>he biomass-weighted oxygen concentration declined between 1993 and 2019</w:t>
      </w:r>
      <w:r w:rsidR="00AE7F1F" w:rsidRPr="00AE7F1F">
        <w:t>) (</w:t>
      </w:r>
      <w:r w:rsidR="00AE7F1F" w:rsidRPr="00797866">
        <w:rPr>
          <w:color w:val="000000" w:themeColor="text1"/>
        </w:rPr>
        <w:t>Fig. 5D</w:t>
      </w:r>
      <w:r w:rsidR="00AE7F1F" w:rsidRPr="00AE7F1F">
        <w:rPr>
          <w:color w:val="000000" w:themeColor="text1"/>
        </w:rPr>
        <w:t>)</w:t>
      </w:r>
      <w:r w:rsidR="00826D10">
        <w:t xml:space="preserve">, the corresponding effect on condition given the effect size of oxygen at the haul </w:t>
      </w:r>
      <w:r w:rsidR="00622984">
        <w:t>wa</w:t>
      </w:r>
      <w:r w:rsidR="00826D10">
        <w:t>s small</w:t>
      </w:r>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r w:rsidR="00826D10">
        <w:t xml:space="preserve">. </w:t>
      </w:r>
      <w:r w:rsidR="00AE7F1F">
        <w:t>T</w:t>
      </w:r>
      <w:r w:rsidR="00AE7F1F" w:rsidRPr="00C038C3">
        <w:t xml:space="preserve">he standardized effect size for oxygen </w:t>
      </w:r>
      <w:r w:rsidR="00826D10">
        <w:t xml:space="preserve">of </w:t>
      </w:r>
      <w:r w:rsidR="00AE7F1F" w:rsidRPr="00C038C3">
        <w:t>0.00</w:t>
      </w:r>
      <w:r w:rsidR="00AE7F1F">
        <w:t>4</w:t>
      </w:r>
      <w:r w:rsidR="00826D10">
        <w:t xml:space="preserve"> </w:t>
      </w:r>
      <w:r w:rsidR="0065608F">
        <w:t>[</w:t>
      </w:r>
      <w:r w:rsidR="00F109ED">
        <w:t>0.00</w:t>
      </w:r>
      <w:r w:rsidR="003C0021">
        <w:t>0</w:t>
      </w:r>
      <w:r w:rsidR="00F109ED">
        <w:t>9</w:t>
      </w:r>
      <w:r w:rsidR="003C0021">
        <w:t xml:space="preserve">, </w:t>
      </w:r>
      <w:r w:rsidR="00FA7CD2">
        <w:t>0.0067</w:t>
      </w:r>
      <w:r w:rsidR="0065608F">
        <w:t xml:space="preserve">] </w:t>
      </w:r>
      <w:r w:rsidR="00826D10">
        <w:t xml:space="preserve">means </w:t>
      </w:r>
      <w:r w:rsidR="00AE7F1F" w:rsidRPr="00C038C3">
        <w:t xml:space="preserve">that for each unit increase in the variable (i.e., 1 standard deviation or 1.85 </w:t>
      </w:r>
      <w:r w:rsidR="00AE7F1F" w:rsidRPr="00C038C3">
        <w:rPr>
          <w:iCs/>
        </w:rPr>
        <w:t>ml/L</w:t>
      </w:r>
      <w:r w:rsidR="00AE7F1F" w:rsidRPr="00C038C3">
        <w:t xml:space="preserve">), </w:t>
      </w:r>
      <w:r w:rsidR="00AE7F1F">
        <w:t xml:space="preserve">the Le Cren condition factor </w:t>
      </w:r>
      <w:r w:rsidR="00AE7F1F" w:rsidRPr="00C038C3">
        <w:t>increase</w:t>
      </w:r>
      <w:r w:rsidR="00AE7F1F">
        <w:t>d</w:t>
      </w:r>
      <w:r w:rsidR="00AE7F1F" w:rsidRPr="00C038C3">
        <w:t xml:space="preserve"> by 0.</w:t>
      </w:r>
      <w:r w:rsidR="00690E32">
        <w:t>4</w:t>
      </w:r>
      <w:r w:rsidR="00AE7F1F" w:rsidRPr="00C038C3">
        <w:t xml:space="preserve">%. </w:t>
      </w:r>
      <w:r w:rsidR="00611890">
        <w:t xml:space="preserve">This can be compared to the </w:t>
      </w:r>
      <w:r w:rsidR="00611890" w:rsidRPr="009F65F5">
        <w:t>1 ml/L</w:t>
      </w:r>
      <w:r w:rsidR="00611890">
        <w:t xml:space="preserve"> decline in the oxygen concentration and 1</w:t>
      </w:r>
      <w:r w:rsidR="00951496">
        <w:t>7</w:t>
      </w:r>
      <w:r w:rsidR="00611890">
        <w:t>% decline in the condition factor between 1993–2019</w:t>
      </w:r>
      <w:r w:rsidR="003B4D62">
        <w:t>.</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1F929F9A"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E86B37" w:rsidRPr="00BE4E99">
        <w:t>1</w:t>
      </w:r>
      <w:r w:rsidR="00BB3EE0">
        <w:t>7</w:t>
      </w:r>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r w:rsidR="007E4C82">
        <w:t>were</w:t>
      </w:r>
      <w:r w:rsidR="000C486C">
        <w:t xml:space="preserve"> </w:t>
      </w:r>
      <w:r w:rsidR="00153EE3" w:rsidRPr="00C038C3">
        <w:t>overall</w:t>
      </w:r>
      <w:r w:rsidR="000C486C">
        <w:t xml:space="preserve"> small</w:t>
      </w:r>
      <w:r w:rsidR="00687249">
        <w:t xml:space="preserve">, while </w:t>
      </w:r>
      <w:r w:rsidR="00264C08" w:rsidRPr="00C038C3">
        <w:t>l</w:t>
      </w:r>
      <w:r w:rsidR="004A1AFB">
        <w:t>atent</w:t>
      </w:r>
      <w:r w:rsidR="00264C08" w:rsidRPr="00C038C3">
        <w:t xml:space="preserve"> spatial and spatiotemporal variation </w:t>
      </w:r>
      <w:r w:rsidR="005B2889">
        <w:t>was</w:t>
      </w:r>
      <w:r w:rsidR="00B63719">
        <w:t xml:space="preserve">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EA7452">
        <w:t>ed</w:t>
      </w:r>
      <w:r w:rsidR="00F42FDD">
        <w:t xml:space="preserve"> more variation in condition.</w:t>
      </w:r>
      <w:r w:rsidR="00916DBC">
        <w:t xml:space="preserve"> One likely explanation for this is </w:t>
      </w:r>
      <w:r w:rsidR="006170BC">
        <w:t xml:space="preserve">that we </w:t>
      </w:r>
      <w:r w:rsidR="00A049D1">
        <w:t>use</w:t>
      </w:r>
      <w:r w:rsidR="006170BC">
        <w:t xml:space="preserve"> </w:t>
      </w:r>
      <w:r w:rsidR="00916DBC">
        <w:t>individual</w:t>
      </w:r>
      <w:r w:rsidR="002C6134">
        <w:t xml:space="preserve">-level body condition, while previous </w:t>
      </w:r>
      <w:r w:rsidR="00A72E25">
        <w:t xml:space="preserve">studies using </w:t>
      </w:r>
      <w:r w:rsidR="00C45584">
        <w:t>average condition</w:t>
      </w:r>
      <w:r w:rsidR="005C100C">
        <w:t xml:space="preserve"> as a response </w:t>
      </w:r>
      <w:r w:rsidR="005A381A">
        <w:t>variable</w:t>
      </w:r>
      <w:r w:rsidR="00D8349D">
        <w:t xml:space="preserve"> (</w:t>
      </w:r>
      <w:r w:rsidR="005C100C">
        <w:t xml:space="preserve">but the same </w:t>
      </w:r>
      <w:r w:rsidR="00D8349D">
        <w:t xml:space="preserve">large-scale </w:t>
      </w:r>
      <w:r w:rsidR="005C100C">
        <w:t>covariates</w:t>
      </w:r>
      <w:r w:rsidR="00D8349D">
        <w:t>)</w:t>
      </w:r>
      <w:r w:rsidR="005C100C">
        <w:t xml:space="preserve"> generally find stronger relationships</w:t>
      </w:r>
      <w:r w:rsidR="008E3261">
        <w:t xml:space="preserve"> </w:t>
      </w:r>
      <w:r w:rsidR="00B8130B">
        <w:fldChar w:fldCharType="begin"/>
      </w:r>
      <w:r w:rsidR="00B8130B">
        <w:instrText xml:space="preserve"> ADDIN ZOTERO_ITEM CSL_CITATION {"citationID":"JJp9P7Nc","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B8130B">
        <w:fldChar w:fldCharType="separate"/>
      </w:r>
      <w:r w:rsidR="00B8130B">
        <w:rPr>
          <w:noProof/>
        </w:rPr>
        <w:t>[14]</w:t>
      </w:r>
      <w:r w:rsidR="00B8130B">
        <w:fldChar w:fldCharType="end"/>
      </w:r>
      <w:r w:rsidR="00C45584">
        <w:t>.</w:t>
      </w:r>
    </w:p>
    <w:p w14:paraId="7B49A337" w14:textId="205DEDCD" w:rsidR="008C528F" w:rsidRDefault="00614CE7" w:rsidP="000C5AAF">
      <w:pPr>
        <w:spacing w:line="480" w:lineRule="auto"/>
        <w:ind w:firstLine="284"/>
        <w:contextualSpacing/>
        <w:mirrorIndents/>
        <w:jc w:val="both"/>
      </w:pPr>
      <w:r w:rsidRPr="00C038C3">
        <w:lastRenderedPageBreak/>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8A06FA">
        <w:instrText xml:space="preserve"> ADDIN ZOTERO_ITEM CSL_CITATION {"citationID":"ovqLF5J7","properties":{"formattedCitation":"[58,59]","plainCitation":"[58,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FB63C8">
        <w:t>[58,59]</w:t>
      </w:r>
      <w:r w:rsidR="00E1658F" w:rsidRPr="00C038C3">
        <w:fldChar w:fldCharType="end"/>
      </w:r>
      <w:r w:rsidR="00E1658F" w:rsidRPr="00C038C3">
        <w:t xml:space="preserve"> </w:t>
      </w:r>
      <w:r w:rsidR="00DC2C15" w:rsidRPr="00C038C3">
        <w:t xml:space="preserve">and indirect </w:t>
      </w:r>
      <w:r w:rsidR="00E1658F" w:rsidRPr="00C038C3">
        <w:fldChar w:fldCharType="begin"/>
      </w:r>
      <w:r w:rsidR="00C733E3">
        <w:instrText xml:space="preserve"> ADDIN ZOTERO_ITEM CSL_CITATION {"citationID":"9e0JKmKk","properties":{"formattedCitation":"[25,31,59,60]","plainCitation":"[25,31,59,6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FB63C8">
        <w:rPr>
          <w:lang w:val="en-GB"/>
        </w:rPr>
        <w:t>[25,31,59,6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8A06FA">
        <w:instrText xml:space="preserve"> ADDIN ZOTERO_ITEM CSL_CITATION {"citationID":"B4eX8r3P","properties":{"formattedCitation":"[47]","plainCitation":"[4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FB63C8">
        <w:t>[47]</w:t>
      </w:r>
      <w:r w:rsidR="00C91CE2" w:rsidRPr="00C038C3">
        <w:fldChar w:fldCharType="end"/>
      </w:r>
      <w:r w:rsidR="00064393" w:rsidRPr="00C038C3">
        <w:t xml:space="preserve"> </w:t>
      </w:r>
      <w:r w:rsidR="004B4998" w:rsidRPr="00C038C3">
        <w:t>and</w:t>
      </w:r>
      <w:r w:rsidR="00FB4087">
        <w:t>,</w:t>
      </w:r>
      <w:r w:rsidR="004B4998" w:rsidRPr="00C038C3">
        <w:t xml:space="preserve"> by extension</w:t>
      </w:r>
      <w:r w:rsidR="006746F0">
        <w:t>,</w:t>
      </w:r>
      <w:r w:rsidR="004B4998" w:rsidRPr="00C038C3">
        <w:t xml:space="preserve">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e f</w:t>
      </w:r>
      <w:r w:rsidR="007C42ED">
        <w:t>ou</w:t>
      </w:r>
      <w:r w:rsidR="003C26AF" w:rsidRPr="00C038C3">
        <w:t xml:space="preserve">nd that Baltic cod </w:t>
      </w:r>
      <w:r w:rsidR="00AA1739">
        <w:t xml:space="preserve">experienced </w:t>
      </w:r>
      <w:r w:rsidR="00AA1739" w:rsidRPr="00C038C3">
        <w:t xml:space="preserve">oxygen concentrations </w:t>
      </w:r>
      <w:r w:rsidR="00AA1739">
        <w:t>at around 7.2</w:t>
      </w:r>
      <w:r w:rsidR="00E37154">
        <w:t xml:space="preserve"> [5.8–7.7]</w:t>
      </w:r>
      <w:r w:rsidR="0023193A">
        <w:t xml:space="preserve"> (interquartile range in brackets)</w:t>
      </w:r>
      <w:r w:rsidR="00E37154">
        <w:t xml:space="preserve"> </w:t>
      </w:r>
      <w:r w:rsidR="00AA1739">
        <w:t>ml/L</w:t>
      </w:r>
      <w:r w:rsidR="00E37154">
        <w:t xml:space="preserve"> on average (biomass-weighted median)</w:t>
      </w:r>
      <w:r w:rsidR="00C72560">
        <w:t xml:space="preserve"> </w:t>
      </w:r>
      <w:r w:rsidR="00AA1739">
        <w:t xml:space="preserve">in 1993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r w:rsidR="00D96432">
        <w:t xml:space="preserve"> [4</w:t>
      </w:r>
      <w:r w:rsidR="00D96432" w:rsidRPr="00C038C3">
        <w:t>.</w:t>
      </w:r>
      <w:r w:rsidR="00D96432">
        <w:t>5–</w:t>
      </w:r>
      <w:r w:rsidR="00D96432" w:rsidRPr="00C038C3">
        <w:t>7.</w:t>
      </w:r>
      <w:r w:rsidR="00D96432">
        <w:t>2]</w:t>
      </w:r>
      <w:r w:rsidR="003A6E5B" w:rsidRPr="00C038C3">
        <w:t xml:space="preserve"> ml/</w:t>
      </w:r>
      <w:r w:rsidR="00F10AF2" w:rsidRPr="00C038C3">
        <w:t>L</w:t>
      </w:r>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r w:rsidR="007203E3">
        <w:t>we estimate it to be around 6.5</w:t>
      </w:r>
      <w:r w:rsidR="00863EAD">
        <w:t xml:space="preserve"> [</w:t>
      </w:r>
      <w:r w:rsidR="002D29C3">
        <w:t>4.9</w:t>
      </w:r>
      <w:r w:rsidR="00ED5622">
        <w:t>–</w:t>
      </w:r>
      <w:r w:rsidR="002D29C3">
        <w:t>7.3</w:t>
      </w:r>
      <w:r w:rsidR="00863EAD">
        <w:t>]</w:t>
      </w:r>
      <w:r w:rsidR="00AE18F9">
        <w:t xml:space="preserve"> ml/L</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9E6D0F">
        <w:t xml:space="preserve">an </w:t>
      </w:r>
      <w:r w:rsidR="009E6D0F" w:rsidRPr="00C038C3">
        <w:t>average oxygen concentration</w:t>
      </w:r>
      <w:r w:rsidR="009E6D0F">
        <w:t xml:space="preserve"> of </w:t>
      </w:r>
      <w:r w:rsidR="00E71195">
        <w:t xml:space="preserve">4–4.5 </w:t>
      </w:r>
      <w:r w:rsidR="00E71195" w:rsidRPr="00C038C3">
        <w:t>ml/L</w:t>
      </w:r>
      <w:r w:rsidR="009E6D0F">
        <w:t>,</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8A06FA">
        <w:instrText xml:space="preserve"> ADDIN ZOTERO_ITEM CSL_CITATION {"citationID":"FH0e2t6k","properties":{"formattedCitation":"[15,59]","plainCitation":"[15,59]","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FB63C8">
        <w:t>[15,59]</w:t>
      </w:r>
      <w:r w:rsidR="00E71195" w:rsidRPr="00C038C3">
        <w:fldChar w:fldCharType="end"/>
      </w:r>
      <w:r w:rsidR="00E71195" w:rsidRPr="00C038C3">
        <w:t xml:space="preserve">. </w:t>
      </w:r>
    </w:p>
    <w:p w14:paraId="034EA9E7" w14:textId="5DAE1ADE" w:rsidR="00F34832" w:rsidRDefault="00DC0BE5" w:rsidP="000C5AAF">
      <w:pPr>
        <w:spacing w:line="480" w:lineRule="auto"/>
        <w:ind w:firstLine="284"/>
        <w:contextualSpacing/>
        <w:mirrorIndents/>
        <w:jc w:val="both"/>
      </w:pPr>
      <w:r>
        <w:t>On</w:t>
      </w:r>
      <w:r w:rsidR="003B3FF8">
        <w:t>e</w:t>
      </w:r>
      <w:r>
        <w:t xml:space="preserve"> reason </w:t>
      </w:r>
      <w:r w:rsidRPr="000E4861">
        <w:t xml:space="preserve">for the </w:t>
      </w:r>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r w:rsidR="00D52F40" w:rsidRPr="000E4861">
        <w:t>because</w:t>
      </w:r>
      <w:r w:rsidR="00E73496" w:rsidRPr="000E4861">
        <w:t xml:space="preserve"> </w:t>
      </w:r>
      <w:r w:rsidR="00534B7F" w:rsidRPr="000E4861">
        <w:t>instead of calculating average oxygen at the mean depth of cod</w:t>
      </w:r>
      <w:r w:rsidR="00613054">
        <w:t xml:space="preserve">, we </w:t>
      </w:r>
      <w:r w:rsidR="00534B7F" w:rsidRPr="000E4861">
        <w:t xml:space="preserve">weighted the </w:t>
      </w:r>
      <w:r w:rsidR="0057345E" w:rsidRPr="000E4861">
        <w:t xml:space="preserve">sea bottom </w:t>
      </w:r>
      <w:r w:rsidR="00534B7F" w:rsidRPr="000E4861">
        <w:t>oxygen in the environment</w:t>
      </w:r>
      <w:r w:rsidR="00725AAA" w:rsidRPr="000E4861">
        <w:t xml:space="preserve"> (from the ocean model NEMO-Nordic-SCOBI)</w:t>
      </w:r>
      <w:r w:rsidR="00534B7F" w:rsidRPr="000E4861">
        <w:t xml:space="preserve"> by the predicted densities from the </w:t>
      </w:r>
      <w:r w:rsidR="00A44D34" w:rsidRPr="000E4861">
        <w:t xml:space="preserve">cod </w:t>
      </w:r>
      <w:r w:rsidR="00534B7F" w:rsidRPr="000E4861">
        <w:t>density model.</w:t>
      </w:r>
      <w:r w:rsidR="008F062B" w:rsidRPr="000E4861">
        <w:t xml:space="preserve"> </w:t>
      </w:r>
      <w:r w:rsidR="00613054">
        <w:t xml:space="preserve">This </w:t>
      </w:r>
      <w:r w:rsidR="00993B64" w:rsidRPr="000E4861">
        <w:t>approach overcomes the issue that oxygen concentrations span a large range for any given depth</w:t>
      </w:r>
      <w:r w:rsidR="00220F6A">
        <w:t xml:space="preserve"> and </w:t>
      </w:r>
      <w:r w:rsidR="00993B64" w:rsidRPr="000E4861">
        <w:t>avoids the assumption that cod depth occupancy is independent of oxygen concentration</w:t>
      </w:r>
      <w:r w:rsidR="00527ABE">
        <w:t xml:space="preserve">. </w:t>
      </w:r>
      <w:r w:rsidR="005415A0" w:rsidRPr="005415A0">
        <w:t>Our finding that trends in weighted and unweighted oxygen differ suggests that it is important to account for species</w:t>
      </w:r>
      <w:r w:rsidR="005415A0">
        <w:t xml:space="preserve">’ heterogenous </w:t>
      </w:r>
      <w:r w:rsidR="005415A0" w:rsidRPr="005415A0">
        <w:t>distribution. This is particularly evident in subdivision 25, where the oxygen trends in the environment are more stable, as in (63), but the experienced oxygen by cod declined (</w:t>
      </w:r>
      <w:r w:rsidR="005415A0" w:rsidRPr="006D1237">
        <w:rPr>
          <w:i/>
          <w:iCs/>
        </w:rPr>
        <w:t>SI Appendix</w:t>
      </w:r>
      <w:r w:rsidR="005415A0" w:rsidRPr="005415A0">
        <w:t>, Fig. S19).</w:t>
      </w:r>
      <w:r w:rsidR="00F7248C">
        <w:t xml:space="preserve"> </w:t>
      </w:r>
      <w:r w:rsidR="00DD09EC">
        <w:t>Another reason</w:t>
      </w:r>
      <w:r w:rsidR="00F7248C">
        <w:t xml:space="preserve"> for differences between previous estimates of experienced oxygen </w:t>
      </w:r>
      <w:r w:rsidR="00DD09EC">
        <w:t xml:space="preserve">could be due to </w:t>
      </w:r>
      <w:r w:rsidR="00645A3E">
        <w:t xml:space="preserve">differences among </w:t>
      </w:r>
      <w:r w:rsidR="00BA1D4A" w:rsidRPr="000E4861">
        <w:t>oxygen models.</w:t>
      </w:r>
      <w:r w:rsidR="000B3399" w:rsidRPr="000E4861">
        <w:t xml:space="preserve"> For example, the model </w:t>
      </w:r>
      <w:r w:rsidR="004F5889">
        <w:t xml:space="preserve">developed by </w:t>
      </w:r>
      <w:r w:rsidR="00665BD4" w:rsidRPr="000E4861">
        <w:t xml:space="preserve">Lehmann et al. </w:t>
      </w:r>
      <w:r w:rsidR="00665BD4" w:rsidRPr="000E4861">
        <w:fldChar w:fldCharType="begin"/>
      </w:r>
      <w:r w:rsidR="008A06FA">
        <w:instrText xml:space="preserve"> ADDIN ZOTERO_ITEM CSL_CITATION {"citationID":"wJokzhfB","properties":{"formattedCitation":"[61,62]","plainCitation":"[61,62]","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FB63C8">
        <w:rPr>
          <w:noProof/>
        </w:rPr>
        <w:t>[61,62]</w:t>
      </w:r>
      <w:r w:rsidR="00665BD4" w:rsidRPr="000E4861">
        <w:fldChar w:fldCharType="end"/>
      </w:r>
      <w:r w:rsidR="004F5889">
        <w:t xml:space="preserve"> </w:t>
      </w:r>
      <w:r w:rsidR="00682F10">
        <w:t xml:space="preserve">(the “GEOMAR” model) </w:t>
      </w:r>
      <w:r w:rsidR="004F5889">
        <w:t>and used in</w:t>
      </w:r>
      <w:r w:rsidR="00093CFD">
        <w:t xml:space="preserve"> </w:t>
      </w:r>
      <w:r w:rsidR="00093CFD" w:rsidRPr="00093CFD">
        <w:t>Casini et al</w:t>
      </w:r>
      <w:r w:rsidR="00093CFD">
        <w:t>.</w:t>
      </w:r>
      <w:r w:rsidR="00093CFD" w:rsidRPr="00093CFD">
        <w:t xml:space="preserve"> 2021</w:t>
      </w:r>
      <w:r w:rsidR="00BF66A5">
        <w:t xml:space="preserve"> </w:t>
      </w:r>
      <w:r w:rsidR="00B21E36">
        <w:fldChar w:fldCharType="begin"/>
      </w:r>
      <w:r w:rsidR="008A06FA">
        <w:instrText xml:space="preserve"> ADDIN ZOTERO_ITEM CSL_CITATION {"citationID":"iGXBDIC6","properties":{"formattedCitation":"[15]","plainCitation":"[15]","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B21E36">
        <w:fldChar w:fldCharType="separate"/>
      </w:r>
      <w:r w:rsidR="00FB63C8">
        <w:rPr>
          <w:noProof/>
        </w:rPr>
        <w:t>[15]</w:t>
      </w:r>
      <w:r w:rsidR="00B21E36">
        <w:fldChar w:fldCharType="end"/>
      </w:r>
      <w:r w:rsidR="00093CFD">
        <w:t xml:space="preserve"> and </w:t>
      </w:r>
      <w:r w:rsidR="00093CFD" w:rsidRPr="00093CFD">
        <w:t>Orio et al.</w:t>
      </w:r>
      <w:r w:rsidR="004F5889">
        <w:t xml:space="preserve"> </w:t>
      </w:r>
      <w:r w:rsidR="00093CFD">
        <w:fldChar w:fldCharType="begin"/>
      </w:r>
      <w:r w:rsidR="008A06FA">
        <w:instrText xml:space="preserve"> ADDIN ZOTERO_ITEM CSL_CITATION {"citationID":"cqvjbTql","properties":{"formattedCitation":"[63]","plainCitation":"[63]","noteIndex":0},"citationItems":[{"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schema":"https://github.com/citation-style-language/schema/raw/master/csl-citation.json"} </w:instrText>
      </w:r>
      <w:r w:rsidR="00093CFD">
        <w:fldChar w:fldCharType="separate"/>
      </w:r>
      <w:r w:rsidR="00FB63C8">
        <w:rPr>
          <w:noProof/>
        </w:rPr>
        <w:t>[63]</w:t>
      </w:r>
      <w:r w:rsidR="00093CFD">
        <w:fldChar w:fldCharType="end"/>
      </w:r>
      <w:r w:rsidR="001F30E0">
        <w:t xml:space="preserve">, </w:t>
      </w:r>
      <w:r w:rsidR="00171A85" w:rsidRPr="000E4861">
        <w:t xml:space="preserve">results in </w:t>
      </w:r>
      <w:r w:rsidR="003E2847">
        <w:t xml:space="preserve">weighted </w:t>
      </w:r>
      <w:r w:rsidR="00171A85" w:rsidRPr="000E4861">
        <w:t xml:space="preserve">oxygen concentrations </w:t>
      </w:r>
      <w:r w:rsidR="00FD6D37">
        <w:t>0.5</w:t>
      </w:r>
      <w:r w:rsidR="005609A9">
        <w:t>–</w:t>
      </w:r>
      <w:r w:rsidR="00FD6D37">
        <w:t>1</w:t>
      </w:r>
      <w:r w:rsidR="00171A85" w:rsidRPr="000E4861">
        <w:t xml:space="preserve"> ml/L </w:t>
      </w:r>
      <w:r w:rsidR="00F60557">
        <w:t>lower</w:t>
      </w:r>
      <w:r w:rsidR="00171A85" w:rsidRPr="000E4861">
        <w:t xml:space="preserve"> </w:t>
      </w:r>
      <w:r w:rsidR="00B24EA6">
        <w:t>o</w:t>
      </w:r>
      <w:r w:rsidR="00B24EA6" w:rsidRPr="000E4861">
        <w:t>n average</w:t>
      </w:r>
      <w:r w:rsidR="00B24EA6">
        <w:t xml:space="preserve">, </w:t>
      </w:r>
      <w:r w:rsidR="00D36974">
        <w:t xml:space="preserve">but </w:t>
      </w:r>
      <w:r w:rsidR="00497F87">
        <w:t xml:space="preserve">a </w:t>
      </w:r>
      <w:r w:rsidR="000B129D">
        <w:t xml:space="preserve">less steep decline </w:t>
      </w:r>
      <w:r w:rsidR="00662FA0">
        <w:t xml:space="preserve">than the </w:t>
      </w:r>
      <w:r w:rsidR="00662FA0" w:rsidRPr="000E4861">
        <w:t>NEMO-Nordic-SCOBI</w:t>
      </w:r>
      <w:r w:rsidR="00662FA0">
        <w:t xml:space="preserve"> model </w:t>
      </w:r>
      <w:r w:rsidR="00171A85" w:rsidRPr="000E4861">
        <w:t>between 1993-2016 in subdivision 25</w:t>
      </w:r>
      <w:r w:rsidR="00833CEA">
        <w:t xml:space="preserve"> (</w:t>
      </w:r>
      <w:r w:rsidR="00833CEA" w:rsidRPr="00C038C3">
        <w:rPr>
          <w:i/>
          <w:iCs/>
        </w:rPr>
        <w:t>SI Appendix</w:t>
      </w:r>
      <w:r w:rsidR="00833CEA">
        <w:rPr>
          <w:i/>
          <w:iCs/>
        </w:rPr>
        <w:t>,</w:t>
      </w:r>
      <w:r w:rsidR="00833CEA">
        <w:t xml:space="preserve"> Fig. </w:t>
      </w:r>
      <w:r w:rsidR="00833CEA">
        <w:lastRenderedPageBreak/>
        <w:t>S25)</w:t>
      </w:r>
      <w:r w:rsidR="0011528B">
        <w:t xml:space="preserve">. </w:t>
      </w:r>
      <w:r w:rsidR="00DF3277">
        <w:t>Also the unweighted estimates differ approximately 0.5-1 ml/L between the models</w:t>
      </w:r>
      <w:r w:rsidR="00241615">
        <w:t xml:space="preserve"> at depths </w:t>
      </w:r>
      <w:r w:rsidR="007A1096" w:rsidRPr="000E4861">
        <w:t xml:space="preserve">between </w:t>
      </w:r>
      <w:r w:rsidR="00361401">
        <w:t>29</w:t>
      </w:r>
      <w:r w:rsidR="007A1096" w:rsidRPr="000E4861">
        <w:t>-6</w:t>
      </w:r>
      <w:r w:rsidR="00361401">
        <w:t>1</w:t>
      </w:r>
      <w:r w:rsidR="007A1096" w:rsidRPr="000E4861">
        <w:t xml:space="preserve"> m</w:t>
      </w:r>
      <w:r w:rsidR="00296B2B" w:rsidRPr="000E4861">
        <w:t xml:space="preserve">. </w:t>
      </w:r>
      <w:r w:rsidR="00ED08A6" w:rsidRPr="000E4861">
        <w:t xml:space="preserve">Hence, </w:t>
      </w:r>
      <w:r w:rsidR="00F60557">
        <w:t xml:space="preserve">although explaining the differences between the models is outside the scope of this paper, </w:t>
      </w:r>
      <w:r w:rsidR="00ED08A6" w:rsidRPr="000E4861">
        <w:t>care should be taken when interpreting exact values of oxygen concentrations</w:t>
      </w:r>
      <w:r w:rsidR="00C11593" w:rsidRPr="000E4861">
        <w:t>.</w:t>
      </w:r>
    </w:p>
    <w:p w14:paraId="60C58254" w14:textId="47653990" w:rsidR="00506BCC" w:rsidRDefault="003E2249" w:rsidP="00552801">
      <w:pPr>
        <w:spacing w:line="480" w:lineRule="auto"/>
        <w:ind w:firstLine="284"/>
        <w:contextualSpacing/>
        <w:mirrorIndents/>
        <w:jc w:val="both"/>
      </w:pPr>
      <w:r>
        <w:t>In an experiment by</w:t>
      </w:r>
      <w:r w:rsidR="00C16B65">
        <w:t xml:space="preserve"> Chabot &amp; Dutil</w:t>
      </w:r>
      <w:r w:rsidR="005745D5">
        <w:t xml:space="preserve"> </w:t>
      </w:r>
      <w:r w:rsidR="00C16B65">
        <w:fldChar w:fldCharType="begin"/>
      </w:r>
      <w:r w:rsidR="008A06FA">
        <w:instrText xml:space="preserve"> ADDIN ZOTERO_ITEM CSL_CITATION {"citationID":"73aD6XpZ","properties":{"formattedCitation":"[47]","plainCitation":"[4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FB63C8">
        <w:rPr>
          <w:noProof/>
        </w:rPr>
        <w:t>[47]</w:t>
      </w:r>
      <w:r w:rsidR="00C16B65">
        <w:fldChar w:fldCharType="end"/>
      </w:r>
      <w:r w:rsidR="00C16B65">
        <w:t xml:space="preserve">, </w:t>
      </w:r>
      <w:r w:rsidR="000E1FA2">
        <w:t>5</w:t>
      </w:r>
      <w:r w:rsidR="001D4BDC">
        <w:t xml:space="preserve"> </w:t>
      </w:r>
      <w:r w:rsidR="00BD5BFE" w:rsidRPr="00C038C3">
        <w:t>ml/L</w:t>
      </w:r>
      <w:r w:rsidR="00C16B65">
        <w:t xml:space="preserve"> (converted from 73% O</w:t>
      </w:r>
      <w:r w:rsidR="00C16B65" w:rsidRPr="00797866">
        <w:rPr>
          <w:vertAlign w:val="subscript"/>
        </w:rPr>
        <w:t>2</w:t>
      </w:r>
      <w:r w:rsidR="00C16B65">
        <w:t xml:space="preserve"> saturation at 10</w:t>
      </w:r>
      <m:oMath>
        <m:r>
          <w:rPr>
            <w:rFonts w:ascii="Cambria Math" w:hAnsi="Cambria Math"/>
          </w:rPr>
          <m:t>℃</m:t>
        </m:r>
      </m:oMath>
      <w:r w:rsidR="008365F2">
        <w:t xml:space="preserve">, </w:t>
      </w:r>
      <w:r w:rsidR="0078001C">
        <w:t>28</w:t>
      </w:r>
      <m:oMath>
        <m:r>
          <w:rPr>
            <w:rFonts w:ascii="Cambria Math" w:hAnsi="Cambria Math"/>
          </w:rPr>
          <m:t>‰</m:t>
        </m:r>
      </m:oMath>
      <w:r w:rsidR="00A75027">
        <w:t xml:space="preserve">, and </w:t>
      </w:r>
      <w:r w:rsidR="00A75027" w:rsidRPr="00A75027">
        <w:t>1013</w:t>
      </w:r>
      <w:r w:rsidR="005C0B63">
        <w:t>.</w:t>
      </w:r>
      <w:r w:rsidR="00A75027" w:rsidRPr="00A75027">
        <w:t>25</w:t>
      </w:r>
      <w:r w:rsidR="00A75027">
        <w:t xml:space="preserve"> </w:t>
      </w:r>
      <m:oMath>
        <m:r>
          <m:rPr>
            <m:sty m:val="p"/>
          </m:rPr>
          <w:rPr>
            <w:rFonts w:ascii="Cambria Math" w:hAnsi="Cambria Math"/>
          </w:rPr>
          <m:t>hPa</m:t>
        </m:r>
      </m:oMath>
      <w:r w:rsidR="00294E75">
        <w:rPr>
          <w:iCs/>
        </w:rPr>
        <w:t>)</w:t>
      </w:r>
      <w:r w:rsidR="00B272C4">
        <w:rPr>
          <w:iCs/>
        </w:rPr>
        <w:t xml:space="preserve"> </w:t>
      </w:r>
      <w:r w:rsidR="00A81DAC">
        <w:rPr>
          <w:iCs/>
        </w:rPr>
        <w:t xml:space="preserve">was estimated to be a </w:t>
      </w:r>
      <w:r w:rsidR="00A81DAC">
        <w:t xml:space="preserve">critical value </w:t>
      </w:r>
      <w:r w:rsidR="00B67DA8">
        <w:t xml:space="preserve">concentration beyond which </w:t>
      </w:r>
      <w:r w:rsidR="00A81DAC">
        <w:t xml:space="preserve">negative </w:t>
      </w:r>
      <w:r w:rsidR="00B67DA8">
        <w:t xml:space="preserve">effects on </w:t>
      </w:r>
      <w:r w:rsidR="00A81DAC" w:rsidRPr="00A97240">
        <w:t xml:space="preserve">growth and condition </w:t>
      </w:r>
      <w:r w:rsidR="00B55D94" w:rsidRPr="00A97240">
        <w:t>were observed</w:t>
      </w:r>
      <w:r w:rsidR="0053369E" w:rsidRPr="00A97240">
        <w:t xml:space="preserve"> on cod</w:t>
      </w:r>
      <w:r w:rsidR="00BD5BFE" w:rsidRPr="00A97240">
        <w:t>.</w:t>
      </w:r>
      <w:r w:rsidR="00AD5E5B" w:rsidRPr="00A97240">
        <w:t xml:space="preserve"> This value is </w:t>
      </w:r>
      <w:r w:rsidR="00CA3F39" w:rsidRPr="00A97240">
        <w:t xml:space="preserve">higher than a meta-analytic </w:t>
      </w:r>
      <w:r w:rsidR="00582F47" w:rsidRPr="00A97240">
        <w:t xml:space="preserve">estimate </w:t>
      </w:r>
      <w:r w:rsidR="0053369E" w:rsidRPr="00A97240">
        <w:t xml:space="preserve">across fishes </w:t>
      </w:r>
      <w:r w:rsidR="00582F47" w:rsidRPr="00A97240">
        <w:t xml:space="preserve">of a </w:t>
      </w:r>
      <w:r w:rsidR="00437E56" w:rsidRPr="00A97240">
        <w:t>3.15 ml/L</w:t>
      </w:r>
      <w:r w:rsidR="00582F47" w:rsidRPr="00A97240">
        <w:t xml:space="preserve"> threshold</w:t>
      </w:r>
      <w:r w:rsidR="00C93132" w:rsidRPr="00A97240">
        <w:t xml:space="preserve">, below which </w:t>
      </w:r>
      <w:r w:rsidR="006556D3" w:rsidRPr="00A97240">
        <w:t xml:space="preserve">negative effects </w:t>
      </w:r>
      <w:r w:rsidR="00C93132" w:rsidRPr="00A97240">
        <w:t>on fish growth</w:t>
      </w:r>
      <w:r w:rsidR="00FF173B" w:rsidRPr="00A97240">
        <w:t xml:space="preserve"> </w:t>
      </w:r>
      <w:r w:rsidR="00C93132" w:rsidRPr="00A97240">
        <w:t xml:space="preserve">occur </w:t>
      </w:r>
      <w:r w:rsidR="00437E56" w:rsidRPr="00A97240">
        <w:fldChar w:fldCharType="begin"/>
      </w:r>
      <w:r w:rsidR="008A06FA">
        <w:instrText xml:space="preserve"> ADDIN ZOTERO_ITEM CSL_CITATION {"citationID":"2FUBuU9V","properties":{"formattedCitation":"[48]","plainCitation":"[48]","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rsidRPr="00A97240">
        <w:fldChar w:fldCharType="separate"/>
      </w:r>
      <w:r w:rsidR="00FB63C8">
        <w:rPr>
          <w:noProof/>
        </w:rPr>
        <w:t>[48]</w:t>
      </w:r>
      <w:r w:rsidR="00437E56" w:rsidRPr="00A97240">
        <w:fldChar w:fldCharType="end"/>
      </w:r>
      <w:r w:rsidR="009D2BB1" w:rsidRPr="00A97240">
        <w:t xml:space="preserve">. </w:t>
      </w:r>
      <w:r w:rsidR="00FF173B" w:rsidRPr="00A97240">
        <w:t xml:space="preserve">However, despite our data spanning oxygen levels </w:t>
      </w:r>
      <w:r w:rsidR="009B448C">
        <w:t xml:space="preserve">above and </w:t>
      </w:r>
      <w:r w:rsidR="00FF173B" w:rsidRPr="00A97240">
        <w:t xml:space="preserve">below these values, we do not find support for a threshold in the relationship between condition and oxygen. Instead we </w:t>
      </w:r>
      <w:r w:rsidR="00BD5BFE" w:rsidRPr="00C038C3">
        <w:t>f</w:t>
      </w:r>
      <w:r w:rsidR="002618D9">
        <w:t>ou</w:t>
      </w:r>
      <w:r w:rsidR="00BD5BFE" w:rsidRPr="00C038C3">
        <w:t xml:space="preserve">nd a </w:t>
      </w:r>
      <w:r w:rsidR="00FF173B">
        <w:t xml:space="preserve">linear </w:t>
      </w:r>
      <w:r w:rsidR="00BD5BFE" w:rsidRPr="00C038C3">
        <w:t>positive effect of oxygen</w:t>
      </w:r>
      <w:r w:rsidR="00BD5BFE">
        <w:t xml:space="preserve">, </w:t>
      </w:r>
      <w:r w:rsidR="00C86205">
        <w:t xml:space="preserve">which is </w:t>
      </w:r>
      <w:r w:rsidR="00BD5BFE">
        <w:t xml:space="preserve">in </w:t>
      </w:r>
      <w:r w:rsidR="00F101A0">
        <w:t xml:space="preserve">agreement </w:t>
      </w:r>
      <w:r w:rsidR="00BD5BFE">
        <w:t xml:space="preserve">with previous studies showing that exposure to low-oxygen areas is associated with low condition </w:t>
      </w:r>
      <w:r w:rsidR="00A7081B">
        <w:t>in Baltic cod</w:t>
      </w:r>
      <w:r w:rsidR="001073E2">
        <w:t xml:space="preserve"> </w:t>
      </w:r>
      <w:r w:rsidR="00FF0653">
        <w:rPr>
          <w:lang w:val="sv-SE"/>
        </w:rPr>
        <w:fldChar w:fldCharType="begin"/>
      </w:r>
      <w:r w:rsidR="008A06FA">
        <w:instrText xml:space="preserve"> ADDIN ZOTERO_ITEM CSL_CITATION {"citationID":"s1T7JyF6","properties":{"formattedCitation":"[15,58]","plainCitation":"[15,58]","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FB63C8">
        <w:rPr>
          <w:lang w:val="en-GB"/>
        </w:rPr>
        <w:t>[15,58]</w:t>
      </w:r>
      <w:r w:rsidR="00FF0653">
        <w:rPr>
          <w:lang w:val="sv-SE"/>
        </w:rPr>
        <w:fldChar w:fldCharType="end"/>
      </w:r>
      <w:r w:rsidR="00FF0653">
        <w:t xml:space="preserve">. </w:t>
      </w:r>
      <w:r w:rsidR="00FF4D7F">
        <w:t xml:space="preserve">However, </w:t>
      </w:r>
      <w:r w:rsidR="007C19BF">
        <w:t>w</w:t>
      </w:r>
      <w:r w:rsidR="00552B39" w:rsidRPr="00CB48D5">
        <w:t xml:space="preserve">e can only speculate if </w:t>
      </w:r>
      <w:r w:rsidR="00520953">
        <w:t xml:space="preserve">the positive association </w:t>
      </w:r>
      <w:r w:rsidR="00552B39" w:rsidRPr="00CB48D5">
        <w:t xml:space="preserve">is due to higher oxygen being correlated with richer habitats that feature higher food availability, if there are direct physiological impacts at a </w:t>
      </w:r>
      <w:r w:rsidR="007D1587">
        <w:t xml:space="preserve">higher </w:t>
      </w:r>
      <w:r w:rsidR="007D1587" w:rsidRPr="00CB48D5">
        <w:t>threshold</w:t>
      </w:r>
      <w:r w:rsidR="00111A43">
        <w:t xml:space="preserve"> </w:t>
      </w:r>
      <w:r w:rsidR="00552B39" w:rsidRPr="00CB48D5">
        <w:t>in the wild</w:t>
      </w:r>
      <w:r w:rsidR="00111A43">
        <w:t>,</w:t>
      </w:r>
      <w:r w:rsidR="00760E45">
        <w:t xml:space="preserve"> or if behavioral responses </w:t>
      </w:r>
      <w:r w:rsidR="002A725B">
        <w:t xml:space="preserve">(e.g., movement between high and low oxygen area) </w:t>
      </w:r>
      <w:r w:rsidR="0010095B">
        <w:t>essentially remove any measurable thresholds in natural system</w:t>
      </w:r>
      <w:r w:rsidR="002A725B">
        <w:t>s</w:t>
      </w:r>
      <w:r w:rsidR="00552B39" w:rsidRPr="00CB48D5">
        <w:t xml:space="preserve">. </w:t>
      </w:r>
    </w:p>
    <w:p w14:paraId="4BCC2276" w14:textId="3095B5DB" w:rsidR="001B273E" w:rsidRPr="00C038C3" w:rsidRDefault="00234431" w:rsidP="001B273E">
      <w:pPr>
        <w:spacing w:line="480" w:lineRule="auto"/>
        <w:ind w:firstLine="284"/>
        <w:contextualSpacing/>
        <w:mirrorIndents/>
        <w:jc w:val="both"/>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A7081B">
        <w:t xml:space="preserve">on conditio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64275E">
        <w:t xml:space="preserve">intra- and interspecific </w:t>
      </w:r>
      <w:r w:rsidR="005E3A64" w:rsidRPr="00C038C3">
        <w:t>competition</w:t>
      </w:r>
      <w:r w:rsidR="00FD65EC" w:rsidRPr="00C038C3">
        <w:t xml:space="preserve"> </w:t>
      </w:r>
      <w:r w:rsidR="00BF5D56" w:rsidRPr="00C038C3">
        <w:t>with</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w:t>
      </w:r>
      <w:r w:rsidR="0041083C">
        <w:t xml:space="preserve">of cod </w:t>
      </w:r>
      <w:r w:rsidR="008B7365" w:rsidRPr="00C038C3">
        <w:t xml:space="preserve">caused by the expansion of </w:t>
      </w:r>
      <w:r w:rsidR="005E3A64" w:rsidRPr="00C038C3">
        <w:t>“dead zones”</w:t>
      </w:r>
      <w:r w:rsidR="00C34435">
        <w:t xml:space="preserve"> </w:t>
      </w:r>
      <w:r w:rsidR="002B4F9A" w:rsidRPr="00C038C3">
        <w:fldChar w:fldCharType="begin"/>
      </w:r>
      <w:r w:rsidR="008A06FA">
        <w:instrText xml:space="preserve"> ADDIN ZOTERO_ITEM CSL_CITATION {"citationID":"U6k13WPq","properties":{"formattedCitation":"[14,15,24,63]","plainCitation":"[14,15,24,63]","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FB63C8">
        <w:rPr>
          <w:lang w:val="en-GB"/>
        </w:rPr>
        <w:t>[14,15,24,63]</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A7081B">
        <w:t xml:space="preserve"> on cod condition</w:t>
      </w:r>
      <w:r w:rsidR="007A03D6">
        <w:t>, in line with</w:t>
      </w:r>
      <w:r w:rsidR="00C17F3B">
        <w:t xml:space="preserve"> </w:t>
      </w:r>
      <w:r w:rsidR="000C5AAF">
        <w:t>previous studies finding density</w:t>
      </w:r>
      <w:r w:rsidR="00AC3232">
        <w:t>-</w:t>
      </w:r>
      <w:r w:rsidR="000C5AAF">
        <w:t>dependen</w:t>
      </w:r>
      <w:r w:rsidR="00B11B01">
        <w:t>t</w:t>
      </w:r>
      <w:r w:rsidR="000C5AAF">
        <w:t xml:space="preserve"> effects on growth </w:t>
      </w:r>
      <w:r w:rsidR="007C63B8" w:rsidRPr="00C038C3">
        <w:fldChar w:fldCharType="begin"/>
      </w:r>
      <w:r w:rsidR="008A06FA">
        <w:instrText xml:space="preserve"> ADDIN ZOTERO_ITEM CSL_CITATION {"citationID":"BSMruUZ4","properties":{"formattedCitation":"[29]","plainCitation":"[29]","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FB63C8">
        <w:t>[29]</w:t>
      </w:r>
      <w:r w:rsidR="007C63B8" w:rsidRPr="00C038C3">
        <w:fldChar w:fldCharType="end"/>
      </w:r>
      <w:r w:rsidR="008B7DC4">
        <w:t xml:space="preserve">, </w:t>
      </w:r>
      <w:r w:rsidR="006F3F3D">
        <w:t xml:space="preserve">though the effect is </w:t>
      </w:r>
      <w:r w:rsidR="00C17F3B">
        <w:t xml:space="preserve">uncertain and </w:t>
      </w:r>
      <w:r w:rsidR="006E1FD0">
        <w:t>minor</w:t>
      </w:r>
      <w:r w:rsidR="001C3838">
        <w:t xml:space="preserve"> compared to the </w:t>
      </w:r>
      <w:r w:rsidR="001C3838">
        <w:lastRenderedPageBreak/>
        <w:t>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w:t>
      </w:r>
      <w:r w:rsidR="00324551">
        <w:t>—a</w:t>
      </w:r>
      <w:r w:rsidR="00CF5928" w:rsidRPr="00C038C3">
        <w:t>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8A06FA">
        <w:instrText xml:space="preserve"> ADDIN ZOTERO_ITEM CSL_CITATION {"citationID":"tl2X0AU6","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FB63C8">
        <w:rPr>
          <w:lang w:val="en-GB"/>
        </w:rPr>
        <w:t>[64]</w:t>
      </w:r>
      <w:r w:rsidR="00CF5928">
        <w:fldChar w:fldCharType="end"/>
      </w:r>
      <w:r w:rsidR="00CF5928">
        <w:t xml:space="preserve">. </w:t>
      </w:r>
      <w:r w:rsidR="00DE2A29">
        <w:t xml:space="preserve">The effect of </w:t>
      </w:r>
      <w:r w:rsidR="00DE2A29" w:rsidRPr="00F65414">
        <w:rPr>
          <w:i/>
        </w:rPr>
        <w:t>S. entomon</w:t>
      </w:r>
      <w:r w:rsidR="00DE2A29">
        <w:rPr>
          <w:iCs/>
        </w:rPr>
        <w:t xml:space="preserve"> </w:t>
      </w:r>
      <w:r w:rsidR="00323922">
        <w:rPr>
          <w:iCs/>
        </w:rPr>
        <w:t>at the rectangle level</w:t>
      </w:r>
      <w:r w:rsidR="00DA0A5A">
        <w:rPr>
          <w:iCs/>
        </w:rPr>
        <w:t xml:space="preserve"> </w:t>
      </w:r>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w:t>
      </w:r>
      <w:r w:rsidR="00A7081B">
        <w:t xml:space="preserve">a clear </w:t>
      </w:r>
      <w:r w:rsidR="00F03166">
        <w:t xml:space="preserve">effect could be due to benthic food availability not changing dramatically over the time period in the southern Baltic Sea, as shown in Svedäng et al. </w:t>
      </w:r>
      <w:r w:rsidR="00600B9A">
        <w:fldChar w:fldCharType="begin"/>
      </w:r>
      <w:r w:rsidR="00DE4EBD">
        <w:instrText xml:space="preserve"> ADDIN ZOTERO_ITEM CSL_CITATION {"citationID":"Xvgvcr1n","properties":{"formattedCitation":"[65]","plainCitation":"[65]","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lt;i&gt;Gadus morhua&lt;/i&gt;):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FB63C8">
        <w:rPr>
          <w:noProof/>
        </w:rPr>
        <w:t>[65]</w:t>
      </w:r>
      <w:r w:rsidR="00600B9A">
        <w:fldChar w:fldCharType="end"/>
      </w:r>
      <w:r w:rsidR="005602D0">
        <w:t xml:space="preserve">. </w:t>
      </w:r>
    </w:p>
    <w:p w14:paraId="155BA261" w14:textId="33D21296"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8A06FA">
        <w:instrText xml:space="preserve"> ADDIN ZOTERO_ITEM CSL_CITATION {"citationID":"MFikyO4b","properties":{"formattedCitation":"[14,25,66]","plainCitation":"[14,25,66]","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FB63C8">
        <w:rPr>
          <w:lang w:val="en-GB"/>
        </w:rPr>
        <w:t>[14,25,66]</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cod condition </w:t>
      </w:r>
      <w:r w:rsidR="00010F63">
        <w:t xml:space="preserve">also </w:t>
      </w:r>
      <w:r w:rsidR="00F77110">
        <w:t>declined the most. However, despite the decline, sprat has been most abundant in subdivision 28</w:t>
      </w:r>
      <w:r w:rsidR="006F1D9A">
        <w:t xml:space="preserve"> </w:t>
      </w:r>
      <w:r w:rsidR="006F1D9A" w:rsidRPr="005415A0">
        <w:t>(</w:t>
      </w:r>
      <w:r w:rsidR="006F1D9A" w:rsidRPr="006D1237">
        <w:rPr>
          <w:i/>
          <w:iCs/>
        </w:rPr>
        <w:t>SI Appendix</w:t>
      </w:r>
      <w:r w:rsidR="006F1D9A" w:rsidRPr="005415A0">
        <w:t>, Fig. S</w:t>
      </w:r>
      <w:r w:rsidR="006F1D9A">
        <w:t>22</w:t>
      </w:r>
      <w:r w:rsidR="006F1D9A" w:rsidRPr="005415A0">
        <w:t>)</w:t>
      </w:r>
      <w:r w:rsidR="00F77110">
        <w:t xml:space="preserve">, while cod biomass in </w:t>
      </w:r>
      <w:r w:rsidR="0052642F">
        <w:t xml:space="preserve">subdivisions </w:t>
      </w:r>
      <w:r w:rsidR="00F77110">
        <w:t xml:space="preserve">27 and 28 </w:t>
      </w:r>
      <w:r w:rsidR="004B471B">
        <w:t>has</w:t>
      </w:r>
      <w:r w:rsidR="00F77110">
        <w:t xml:space="preserve"> been low during the study period</w:t>
      </w:r>
      <w:r w:rsidR="008C528F">
        <w:t xml:space="preserve"> (Fig. 4)</w:t>
      </w:r>
      <w:r w:rsidR="00F77110">
        <w:t>,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7FB4E6AC"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covariates</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w:t>
      </w:r>
      <w:r w:rsidR="00634822">
        <w:t>,</w:t>
      </w:r>
      <w:r w:rsidR="0001423C">
        <w:t xml:space="preserve"> </w:t>
      </w:r>
      <w:r w:rsidR="0001423C">
        <w:lastRenderedPageBreak/>
        <w:t>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8A06FA">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FB63C8">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Casini </w:t>
      </w:r>
      <w:r w:rsidR="00A226A3">
        <w:fldChar w:fldCharType="begin"/>
      </w:r>
      <w:r w:rsidR="008A06FA">
        <w:instrText xml:space="preserve"> ADDIN ZOTERO_ITEM CSL_CITATION {"citationID":"TG14MLva","properties":{"formattedCitation":"[58]","plainCitation":"[58]","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FB63C8">
        <w:rPr>
          <w:noProof/>
        </w:rPr>
        <w:t>[58]</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spatial and spatiotemporal terms) in the models suggest</w:t>
      </w:r>
      <w:r w:rsidR="00742CA5">
        <w:t>s</w:t>
      </w:r>
      <w:r w:rsidR="005D659D">
        <w:t xml:space="preserve"> that other factors, not </w:t>
      </w:r>
      <w:r w:rsidR="00D44245">
        <w:t xml:space="preserve">explicitly </w:t>
      </w:r>
      <w:r w:rsidR="005D659D">
        <w:t xml:space="preserve">included in our analyses, </w:t>
      </w:r>
      <w:r w:rsidR="002F4B4A">
        <w:t xml:space="preserve">may </w:t>
      </w:r>
      <w:r w:rsidR="005914D3">
        <w:t>have also played</w:t>
      </w:r>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8A06FA">
        <w:instrText xml:space="preserve"> ADDIN ZOTERO_ITEM CSL_CITATION {"citationID":"Wv4A4aG9","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FB63C8">
        <w:rPr>
          <w:lang w:val="en-GB"/>
        </w:rPr>
        <w:t>[64]</w:t>
      </w:r>
      <w:r w:rsidR="009C3AEC" w:rsidRPr="001D6B8C">
        <w:fldChar w:fldCharType="end"/>
      </w:r>
      <w:r w:rsidR="00443036">
        <w:t>.</w:t>
      </w:r>
      <w:r w:rsidR="00505E52">
        <w:t xml:space="preserve"> </w:t>
      </w:r>
      <w:r w:rsidR="009F7EEC">
        <w:t>Liver p</w:t>
      </w:r>
      <w:r w:rsidR="00505E52">
        <w:t>arasites</w:t>
      </w:r>
      <w:r w:rsidR="005914D3">
        <w:t xml:space="preserve">, </w:t>
      </w:r>
      <w:r w:rsidR="00505E52">
        <w:t>for instance</w:t>
      </w:r>
      <w:r w:rsidR="005914D3">
        <w:t>, are</w:t>
      </w:r>
      <w:r w:rsidR="00505E52">
        <w:t xml:space="preserve"> numerous now</w:t>
      </w:r>
      <w:r w:rsidR="00D14595">
        <w:t xml:space="preserve"> that cod are in poor condition</w:t>
      </w:r>
      <w:r w:rsidR="00505E52">
        <w:t>, but likely did not cause the decline</w:t>
      </w:r>
      <w:r w:rsidR="00C14CBD">
        <w:t xml:space="preserve"> as cod in good condition are not as susceptible to parasite infection</w:t>
      </w:r>
      <w:r w:rsidR="008C2DF9">
        <w:t xml:space="preserve"> </w:t>
      </w:r>
      <w:r w:rsidR="00976AD7">
        <w:fldChar w:fldCharType="begin"/>
      </w:r>
      <w:r w:rsidR="00DE4EBD">
        <w:instrText xml:space="preserve"> ADDIN ZOTERO_ITEM CSL_CITATION {"citationID":"cNqp2e2a","properties":{"formattedCitation":"[67]","plainCitation":"[67]","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FB63C8">
        <w:rPr>
          <w:lang w:val="en-GB"/>
        </w:rPr>
        <w:t>[67]</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C733E3">
        <w:instrText xml:space="preserve"> ADDIN ZOTERO_ITEM CSL_CITATION {"citationID":"BC9hl7RP","properties":{"formattedCitation":"[22]","plainCitation":"[2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FB63C8">
        <w:rPr>
          <w:noProof/>
        </w:rPr>
        <w:t>[22]</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8A06FA">
        <w:instrText xml:space="preserve"> ADDIN ZOTERO_ITEM CSL_CITATION {"citationID":"2fHrpl7J","properties":{"formattedCitation":"[68]","plainCitation":"[68]","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B63C8">
        <w:t>[68]</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lastRenderedPageBreak/>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1"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4" w:name="_jwygf3u2rl9s" w:colFirst="0" w:colLast="0"/>
      <w:bookmarkEnd w:id="4"/>
      <w:r w:rsidRPr="00C038C3">
        <w:rPr>
          <w:b/>
          <w:sz w:val="28"/>
          <w:szCs w:val="28"/>
        </w:rPr>
        <w:t>Literature cited</w:t>
      </w:r>
    </w:p>
    <w:p w14:paraId="1BC7465F" w14:textId="77777777" w:rsidR="00B8130B" w:rsidRPr="00B8130B" w:rsidRDefault="00C70AF8" w:rsidP="00B8130B">
      <w:pPr>
        <w:pStyle w:val="Bibliography"/>
        <w:rPr>
          <w:lang w:val="en-GB"/>
        </w:rPr>
      </w:pPr>
      <w:r>
        <w:rPr>
          <w:lang w:val="en-GB"/>
        </w:rPr>
        <w:t xml:space="preserve"> </w:t>
      </w:r>
      <w:r w:rsidR="007A29CF">
        <w:rPr>
          <w:lang w:val="en-GB"/>
        </w:rPr>
        <w:fldChar w:fldCharType="begin"/>
      </w:r>
      <w:r w:rsidR="003D2DC3">
        <w:rPr>
          <w:lang w:val="en-GB"/>
        </w:rPr>
        <w:instrText xml:space="preserve"> ADDIN ZOTERO_BIBL {"uncited":[],"omitted":[],"custom":[]} CSL_BIBLIOGRAPHY </w:instrText>
      </w:r>
      <w:r w:rsidR="007A29CF">
        <w:rPr>
          <w:lang w:val="en-GB"/>
        </w:rPr>
        <w:fldChar w:fldCharType="separate"/>
      </w:r>
      <w:r w:rsidR="00B8130B" w:rsidRPr="00B8130B">
        <w:rPr>
          <w:lang w:val="en-GB"/>
        </w:rPr>
        <w:t>1.</w:t>
      </w:r>
      <w:r w:rsidR="00B8130B" w:rsidRPr="00B8130B">
        <w:rPr>
          <w:lang w:val="en-GB"/>
        </w:rPr>
        <w:tab/>
        <w:t xml:space="preserve">Nash R, Valencia A, Geffen A. 2006 The origin of fulton’s condition factor: Setting the record straight. </w:t>
      </w:r>
      <w:r w:rsidR="00B8130B" w:rsidRPr="00B8130B">
        <w:rPr>
          <w:i/>
          <w:iCs/>
          <w:lang w:val="en-GB"/>
        </w:rPr>
        <w:t>Fisheries</w:t>
      </w:r>
      <w:r w:rsidR="00B8130B" w:rsidRPr="00B8130B">
        <w:rPr>
          <w:lang w:val="en-GB"/>
        </w:rPr>
        <w:t xml:space="preserve"> </w:t>
      </w:r>
      <w:r w:rsidR="00B8130B" w:rsidRPr="00B8130B">
        <w:rPr>
          <w:b/>
          <w:bCs/>
          <w:lang w:val="en-GB"/>
        </w:rPr>
        <w:t>31</w:t>
      </w:r>
      <w:r w:rsidR="00B8130B" w:rsidRPr="00B8130B">
        <w:rPr>
          <w:lang w:val="en-GB"/>
        </w:rPr>
        <w:t>, 236–238.</w:t>
      </w:r>
    </w:p>
    <w:p w14:paraId="46E36122" w14:textId="77777777" w:rsidR="00B8130B" w:rsidRPr="00B8130B" w:rsidRDefault="00B8130B" w:rsidP="00B8130B">
      <w:pPr>
        <w:pStyle w:val="Bibliography"/>
        <w:rPr>
          <w:lang w:val="en-GB"/>
        </w:rPr>
      </w:pPr>
      <w:r w:rsidRPr="00B8130B">
        <w:rPr>
          <w:lang w:val="en-GB"/>
        </w:rPr>
        <w:t>2.</w:t>
      </w:r>
      <w:r w:rsidRPr="00B8130B">
        <w:rPr>
          <w:lang w:val="en-GB"/>
        </w:rPr>
        <w:tab/>
        <w:t xml:space="preserve">Thorson JT. 2015 Spatio-temporal variation in fish condition is not consistently explained by density, temperature, or season for California Current groundfishes. </w:t>
      </w:r>
      <w:r w:rsidRPr="00B8130B">
        <w:rPr>
          <w:i/>
          <w:iCs/>
          <w:lang w:val="en-GB"/>
        </w:rPr>
        <w:t>Marine Ecology Progress Series</w:t>
      </w:r>
      <w:r w:rsidRPr="00B8130B">
        <w:rPr>
          <w:lang w:val="en-GB"/>
        </w:rPr>
        <w:t xml:space="preserve"> </w:t>
      </w:r>
      <w:r w:rsidRPr="00B8130B">
        <w:rPr>
          <w:b/>
          <w:bCs/>
          <w:lang w:val="en-GB"/>
        </w:rPr>
        <w:t>526</w:t>
      </w:r>
      <w:r w:rsidRPr="00B8130B">
        <w:rPr>
          <w:lang w:val="en-GB"/>
        </w:rPr>
        <w:t>, 101–112. (doi:10.3354/meps11204)</w:t>
      </w:r>
    </w:p>
    <w:p w14:paraId="1C123F27" w14:textId="77777777" w:rsidR="00B8130B" w:rsidRPr="00B8130B" w:rsidRDefault="00B8130B" w:rsidP="00B8130B">
      <w:pPr>
        <w:pStyle w:val="Bibliography"/>
        <w:rPr>
          <w:lang w:val="en-GB"/>
        </w:rPr>
      </w:pPr>
      <w:r w:rsidRPr="00B8130B">
        <w:rPr>
          <w:lang w:val="en-GB"/>
        </w:rPr>
        <w:t>3.</w:t>
      </w:r>
      <w:r w:rsidRPr="00B8130B">
        <w:rPr>
          <w:lang w:val="en-GB"/>
        </w:rPr>
        <w:tab/>
        <w:t xml:space="preserve">Morgan MJ, Rideout RM, Colbourne EB. 2010 Impact of environmental temperature on Atlantic cod Gadus morhua energy allocation to growth, condition and reproduction. </w:t>
      </w:r>
      <w:r w:rsidRPr="00B8130B">
        <w:rPr>
          <w:i/>
          <w:iCs/>
          <w:lang w:val="en-GB"/>
        </w:rPr>
        <w:t>Marine Ecology Progress Series</w:t>
      </w:r>
      <w:r w:rsidRPr="00B8130B">
        <w:rPr>
          <w:lang w:val="en-GB"/>
        </w:rPr>
        <w:t xml:space="preserve"> </w:t>
      </w:r>
      <w:r w:rsidRPr="00B8130B">
        <w:rPr>
          <w:b/>
          <w:bCs/>
          <w:lang w:val="en-GB"/>
        </w:rPr>
        <w:t>404</w:t>
      </w:r>
      <w:r w:rsidRPr="00B8130B">
        <w:rPr>
          <w:lang w:val="en-GB"/>
        </w:rPr>
        <w:t>, 185–195. (doi:10.3354/meps08502)</w:t>
      </w:r>
    </w:p>
    <w:p w14:paraId="030D80EE" w14:textId="77777777" w:rsidR="00B8130B" w:rsidRPr="00B8130B" w:rsidRDefault="00B8130B" w:rsidP="00B8130B">
      <w:pPr>
        <w:pStyle w:val="Bibliography"/>
        <w:rPr>
          <w:lang w:val="en-GB"/>
        </w:rPr>
      </w:pPr>
      <w:r w:rsidRPr="00B8130B">
        <w:rPr>
          <w:lang w:val="en-GB"/>
        </w:rPr>
        <w:t>4.</w:t>
      </w:r>
      <w:r w:rsidRPr="00B8130B">
        <w:rPr>
          <w:lang w:val="en-GB"/>
        </w:rPr>
        <w:tab/>
        <w:t xml:space="preserve">Hislop JRG, Robb AP, Gauld JA. 1978 Observations on effects of feeding level on growth and reproduction in haddock, Melanogrammus aeglefinus (L.) in captivity. </w:t>
      </w:r>
      <w:r w:rsidRPr="00B8130B">
        <w:rPr>
          <w:i/>
          <w:iCs/>
          <w:lang w:val="en-GB"/>
        </w:rPr>
        <w:t>Journal of Fish Biology</w:t>
      </w:r>
      <w:r w:rsidRPr="00B8130B">
        <w:rPr>
          <w:lang w:val="en-GB"/>
        </w:rPr>
        <w:t xml:space="preserve"> </w:t>
      </w:r>
      <w:r w:rsidRPr="00B8130B">
        <w:rPr>
          <w:b/>
          <w:bCs/>
          <w:lang w:val="en-GB"/>
        </w:rPr>
        <w:t>13</w:t>
      </w:r>
      <w:r w:rsidRPr="00B8130B">
        <w:rPr>
          <w:lang w:val="en-GB"/>
        </w:rPr>
        <w:t>, 85–98. (doi:10.1111/j.1095-8649.1978.tb03416.x)</w:t>
      </w:r>
    </w:p>
    <w:p w14:paraId="3817E20F" w14:textId="77777777" w:rsidR="00B8130B" w:rsidRPr="00B8130B" w:rsidRDefault="00B8130B" w:rsidP="00B8130B">
      <w:pPr>
        <w:pStyle w:val="Bibliography"/>
        <w:rPr>
          <w:lang w:val="en-GB"/>
        </w:rPr>
      </w:pPr>
      <w:r w:rsidRPr="00B8130B">
        <w:rPr>
          <w:lang w:val="en-GB"/>
        </w:rPr>
        <w:t>5.</w:t>
      </w:r>
      <w:r w:rsidRPr="00B8130B">
        <w:rPr>
          <w:lang w:val="en-GB"/>
        </w:rPr>
        <w:tab/>
        <w:t xml:space="preserve">Marshall CT, Frank KT. 1999 The effect of interannual variation in growth and condition on haddock recruitment. </w:t>
      </w:r>
      <w:r w:rsidRPr="00B8130B">
        <w:rPr>
          <w:i/>
          <w:iCs/>
          <w:lang w:val="en-GB"/>
        </w:rPr>
        <w:t>Can. J. Fish. Aquat. Sci.</w:t>
      </w:r>
      <w:r w:rsidRPr="00B8130B">
        <w:rPr>
          <w:lang w:val="en-GB"/>
        </w:rPr>
        <w:t xml:space="preserve"> </w:t>
      </w:r>
      <w:r w:rsidRPr="00B8130B">
        <w:rPr>
          <w:b/>
          <w:bCs/>
          <w:lang w:val="en-GB"/>
        </w:rPr>
        <w:t>56</w:t>
      </w:r>
      <w:r w:rsidRPr="00B8130B">
        <w:rPr>
          <w:lang w:val="en-GB"/>
        </w:rPr>
        <w:t>, 347–355. (doi:10.1139/f99-019)</w:t>
      </w:r>
    </w:p>
    <w:p w14:paraId="07482AC1" w14:textId="77777777" w:rsidR="00B8130B" w:rsidRPr="00B8130B" w:rsidRDefault="00B8130B" w:rsidP="00B8130B">
      <w:pPr>
        <w:pStyle w:val="Bibliography"/>
        <w:rPr>
          <w:lang w:val="en-GB"/>
        </w:rPr>
      </w:pPr>
      <w:r w:rsidRPr="00B8130B">
        <w:rPr>
          <w:lang w:val="en-GB"/>
        </w:rPr>
        <w:t>6.</w:t>
      </w:r>
      <w:r w:rsidRPr="00B8130B">
        <w:rPr>
          <w:lang w:val="en-GB"/>
        </w:rPr>
        <w:tab/>
        <w:t xml:space="preserve">Jørgensen C, Ernande B, Fiksen Ø, Dieckmann U. 2006 The logic of skipped spawning in fish. </w:t>
      </w:r>
      <w:r w:rsidRPr="00B8130B">
        <w:rPr>
          <w:i/>
          <w:iCs/>
          <w:lang w:val="en-GB"/>
        </w:rPr>
        <w:t>Can. J. Fish. Aquat. Sci.</w:t>
      </w:r>
      <w:r w:rsidRPr="00B8130B">
        <w:rPr>
          <w:lang w:val="en-GB"/>
        </w:rPr>
        <w:t xml:space="preserve"> </w:t>
      </w:r>
      <w:r w:rsidRPr="00B8130B">
        <w:rPr>
          <w:b/>
          <w:bCs/>
          <w:lang w:val="en-GB"/>
        </w:rPr>
        <w:t>63</w:t>
      </w:r>
      <w:r w:rsidRPr="00B8130B">
        <w:rPr>
          <w:lang w:val="en-GB"/>
        </w:rPr>
        <w:t>, 200–211. (doi:10.1139/f05-210)</w:t>
      </w:r>
    </w:p>
    <w:p w14:paraId="769CD54C" w14:textId="77777777" w:rsidR="00B8130B" w:rsidRPr="00B8130B" w:rsidRDefault="00B8130B" w:rsidP="00B8130B">
      <w:pPr>
        <w:pStyle w:val="Bibliography"/>
        <w:rPr>
          <w:lang w:val="en-GB"/>
        </w:rPr>
      </w:pPr>
      <w:r w:rsidRPr="00B8130B">
        <w:rPr>
          <w:lang w:val="en-GB"/>
        </w:rPr>
        <w:lastRenderedPageBreak/>
        <w:t>7.</w:t>
      </w:r>
      <w:r w:rsidRPr="00B8130B">
        <w:rPr>
          <w:lang w:val="en-GB"/>
        </w:rPr>
        <w:tab/>
        <w:t xml:space="preserve">Mion M, Thorsen A, Vitale F, Dierking J, Herrmann JP, Huwer B, von Dewitz B, Casini M. 2018 Effect of fish length and nutritional condition on the fecundity of distressed Atlantic cod </w:t>
      </w:r>
      <w:r w:rsidRPr="00B8130B">
        <w:rPr>
          <w:i/>
          <w:iCs/>
          <w:lang w:val="en-GB"/>
        </w:rPr>
        <w:t>Gadus morhua</w:t>
      </w:r>
      <w:r w:rsidRPr="00B8130B">
        <w:rPr>
          <w:lang w:val="en-GB"/>
        </w:rPr>
        <w:t xml:space="preserve"> from the Baltic Sea. </w:t>
      </w:r>
      <w:r w:rsidRPr="00B8130B">
        <w:rPr>
          <w:i/>
          <w:iCs/>
          <w:lang w:val="en-GB"/>
        </w:rPr>
        <w:t>Journal of Fish Biology</w:t>
      </w:r>
      <w:r w:rsidRPr="00B8130B">
        <w:rPr>
          <w:lang w:val="en-GB"/>
        </w:rPr>
        <w:t xml:space="preserve"> </w:t>
      </w:r>
      <w:r w:rsidRPr="00B8130B">
        <w:rPr>
          <w:b/>
          <w:bCs/>
          <w:lang w:val="en-GB"/>
        </w:rPr>
        <w:t>92</w:t>
      </w:r>
      <w:r w:rsidRPr="00B8130B">
        <w:rPr>
          <w:lang w:val="en-GB"/>
        </w:rPr>
        <w:t>, 1016–1034. (doi:10.1111/jfb.13563)</w:t>
      </w:r>
    </w:p>
    <w:p w14:paraId="79AFC4BC" w14:textId="77777777" w:rsidR="00B8130B" w:rsidRPr="00B8130B" w:rsidRDefault="00B8130B" w:rsidP="00B8130B">
      <w:pPr>
        <w:pStyle w:val="Bibliography"/>
        <w:rPr>
          <w:lang w:val="en-GB"/>
        </w:rPr>
      </w:pPr>
      <w:r w:rsidRPr="00B8130B">
        <w:rPr>
          <w:lang w:val="en-GB"/>
        </w:rPr>
        <w:t>8.</w:t>
      </w:r>
      <w:r w:rsidRPr="00B8130B">
        <w:rPr>
          <w:lang w:val="en-GB"/>
        </w:rPr>
        <w:tab/>
        <w:t xml:space="preserve">Dutil J-D, Lambert Y. 2000 Natural mortality from poor condition in Atlantic cod (Gadus morhua). </w:t>
      </w:r>
      <w:r w:rsidRPr="00B8130B">
        <w:rPr>
          <w:i/>
          <w:iCs/>
          <w:lang w:val="en-GB"/>
        </w:rPr>
        <w:t>Canadian Journal of Fisheries and Aquatic Sciences</w:t>
      </w:r>
      <w:r w:rsidRPr="00B8130B">
        <w:rPr>
          <w:lang w:val="en-GB"/>
        </w:rPr>
        <w:t xml:space="preserve"> (doi:10.1139/f00-023)</w:t>
      </w:r>
    </w:p>
    <w:p w14:paraId="671B5183" w14:textId="77777777" w:rsidR="00B8130B" w:rsidRPr="00B8130B" w:rsidRDefault="00B8130B" w:rsidP="00B8130B">
      <w:pPr>
        <w:pStyle w:val="Bibliography"/>
        <w:rPr>
          <w:lang w:val="en-GB"/>
        </w:rPr>
      </w:pPr>
      <w:r w:rsidRPr="00B8130B">
        <w:rPr>
          <w:lang w:val="en-GB"/>
        </w:rPr>
        <w:t>9.</w:t>
      </w:r>
      <w:r w:rsidRPr="00B8130B">
        <w:rPr>
          <w:lang w:val="en-GB"/>
        </w:rPr>
        <w:tab/>
        <w:t xml:space="preserve">Casini M, Eero M, Carlshamre S, Lövgren J. 2016 Using alternative biological information in stock assessment: condition-corrected natural mortality of Eastern Baltic cod. </w:t>
      </w:r>
      <w:r w:rsidRPr="00B8130B">
        <w:rPr>
          <w:i/>
          <w:iCs/>
          <w:lang w:val="en-GB"/>
        </w:rPr>
        <w:t>ICES J Mar Sci</w:t>
      </w:r>
      <w:r w:rsidRPr="00B8130B">
        <w:rPr>
          <w:lang w:val="en-GB"/>
        </w:rPr>
        <w:t xml:space="preserve"> </w:t>
      </w:r>
      <w:r w:rsidRPr="00B8130B">
        <w:rPr>
          <w:b/>
          <w:bCs/>
          <w:lang w:val="en-GB"/>
        </w:rPr>
        <w:t>73</w:t>
      </w:r>
      <w:r w:rsidRPr="00B8130B">
        <w:rPr>
          <w:lang w:val="en-GB"/>
        </w:rPr>
        <w:t>, 2625–2631. (doi:10.1093/icesjms/fsw117)</w:t>
      </w:r>
    </w:p>
    <w:p w14:paraId="1E12FA1D" w14:textId="77777777" w:rsidR="00B8130B" w:rsidRPr="00B8130B" w:rsidRDefault="00B8130B" w:rsidP="00B8130B">
      <w:pPr>
        <w:pStyle w:val="Bibliography"/>
        <w:rPr>
          <w:lang w:val="en-GB"/>
        </w:rPr>
      </w:pPr>
      <w:r w:rsidRPr="00B8130B">
        <w:rPr>
          <w:lang w:val="en-GB"/>
        </w:rPr>
        <w:t>10.</w:t>
      </w:r>
      <w:r w:rsidRPr="00B8130B">
        <w:rPr>
          <w:lang w:val="en-GB"/>
        </w:rPr>
        <w:tab/>
        <w:t xml:space="preserve">Grüss A, Gao J, Thorson J, Rooper C, Thompson G, Boldt J, Lauth R. 2020 Estimating synchronous changes in condition and density in eastern Bering Sea fishes. </w:t>
      </w:r>
      <w:r w:rsidRPr="00B8130B">
        <w:rPr>
          <w:i/>
          <w:iCs/>
          <w:lang w:val="en-GB"/>
        </w:rPr>
        <w:t>Mar. Ecol. Prog. Ser.</w:t>
      </w:r>
      <w:r w:rsidRPr="00B8130B">
        <w:rPr>
          <w:lang w:val="en-GB"/>
        </w:rPr>
        <w:t xml:space="preserve"> </w:t>
      </w:r>
      <w:r w:rsidRPr="00B8130B">
        <w:rPr>
          <w:b/>
          <w:bCs/>
          <w:lang w:val="en-GB"/>
        </w:rPr>
        <w:t>635</w:t>
      </w:r>
      <w:r w:rsidRPr="00B8130B">
        <w:rPr>
          <w:lang w:val="en-GB"/>
        </w:rPr>
        <w:t>, 169–185. (doi:10.3354/meps13213)</w:t>
      </w:r>
    </w:p>
    <w:p w14:paraId="5911F71C" w14:textId="77777777" w:rsidR="00B8130B" w:rsidRPr="00B8130B" w:rsidRDefault="00B8130B" w:rsidP="00B8130B">
      <w:pPr>
        <w:pStyle w:val="Bibliography"/>
        <w:rPr>
          <w:lang w:val="en-GB"/>
        </w:rPr>
      </w:pPr>
      <w:r w:rsidRPr="00B8130B">
        <w:rPr>
          <w:lang w:val="en-GB"/>
        </w:rPr>
        <w:t>11.</w:t>
      </w:r>
      <w:r w:rsidRPr="00B8130B">
        <w:rPr>
          <w:lang w:val="en-GB"/>
        </w:rPr>
        <w:tab/>
        <w:t xml:space="preserve">Cardinale M, Arrhenius F. 2000 Decreasing weight-at-age of Atlantic herring (Clupea harengus) from the Baltic Sea between 1986 and 1996: a statistical analysis. </w:t>
      </w:r>
      <w:r w:rsidRPr="00B8130B">
        <w:rPr>
          <w:i/>
          <w:iCs/>
          <w:lang w:val="en-GB"/>
        </w:rPr>
        <w:t>ICES J Mar Sci</w:t>
      </w:r>
      <w:r w:rsidRPr="00B8130B">
        <w:rPr>
          <w:lang w:val="en-GB"/>
        </w:rPr>
        <w:t xml:space="preserve"> </w:t>
      </w:r>
      <w:r w:rsidRPr="00B8130B">
        <w:rPr>
          <w:b/>
          <w:bCs/>
          <w:lang w:val="en-GB"/>
        </w:rPr>
        <w:t>57</w:t>
      </w:r>
      <w:r w:rsidRPr="00B8130B">
        <w:rPr>
          <w:lang w:val="en-GB"/>
        </w:rPr>
        <w:t>, 882–893. (doi:10.1006/jmsc.2000.0575)</w:t>
      </w:r>
    </w:p>
    <w:p w14:paraId="2141DF71" w14:textId="77777777" w:rsidR="00B8130B" w:rsidRPr="00B8130B" w:rsidRDefault="00B8130B" w:rsidP="00B8130B">
      <w:pPr>
        <w:pStyle w:val="Bibliography"/>
        <w:rPr>
          <w:lang w:val="en-GB"/>
        </w:rPr>
      </w:pPr>
      <w:r w:rsidRPr="00B8130B">
        <w:rPr>
          <w:lang w:val="en-GB"/>
        </w:rPr>
        <w:t>12.</w:t>
      </w:r>
      <w:r w:rsidRPr="00B8130B">
        <w:rPr>
          <w:lang w:val="en-GB"/>
        </w:rPr>
        <w:tab/>
        <w:t xml:space="preserve">Casini M, Cardinale M, Hjelm J. 2006 Inter-annual variation in herring, </w:t>
      </w:r>
      <w:r w:rsidRPr="00B8130B">
        <w:rPr>
          <w:i/>
          <w:iCs/>
          <w:lang w:val="en-GB"/>
        </w:rPr>
        <w:t>Clupea harengus</w:t>
      </w:r>
      <w:r w:rsidRPr="00B8130B">
        <w:rPr>
          <w:lang w:val="en-GB"/>
        </w:rPr>
        <w:t xml:space="preserve">, and sprat, </w:t>
      </w:r>
      <w:r w:rsidRPr="00B8130B">
        <w:rPr>
          <w:i/>
          <w:iCs/>
          <w:lang w:val="en-GB"/>
        </w:rPr>
        <w:t>Sprattus sprattus</w:t>
      </w:r>
      <w:r w:rsidRPr="00B8130B">
        <w:rPr>
          <w:lang w:val="en-GB"/>
        </w:rPr>
        <w:t xml:space="preserve">, condition in the central Baltic Sea: what gives the tune? </w:t>
      </w:r>
      <w:r w:rsidRPr="00B8130B">
        <w:rPr>
          <w:i/>
          <w:iCs/>
          <w:lang w:val="en-GB"/>
        </w:rPr>
        <w:t>Oikos</w:t>
      </w:r>
      <w:r w:rsidRPr="00B8130B">
        <w:rPr>
          <w:lang w:val="en-GB"/>
        </w:rPr>
        <w:t xml:space="preserve"> </w:t>
      </w:r>
      <w:r w:rsidRPr="00B8130B">
        <w:rPr>
          <w:b/>
          <w:bCs/>
          <w:lang w:val="en-GB"/>
        </w:rPr>
        <w:t>112</w:t>
      </w:r>
      <w:r w:rsidRPr="00B8130B">
        <w:rPr>
          <w:lang w:val="en-GB"/>
        </w:rPr>
        <w:t>, 638–650. (doi:10.1111/j.0030-1299.2006.13860.x)</w:t>
      </w:r>
    </w:p>
    <w:p w14:paraId="7725A599" w14:textId="77777777" w:rsidR="00B8130B" w:rsidRPr="00B8130B" w:rsidRDefault="00B8130B" w:rsidP="00B8130B">
      <w:pPr>
        <w:pStyle w:val="Bibliography"/>
        <w:rPr>
          <w:lang w:val="en-GB"/>
        </w:rPr>
      </w:pPr>
      <w:r w:rsidRPr="00B8130B">
        <w:rPr>
          <w:lang w:val="en-GB"/>
        </w:rPr>
        <w:t>13.</w:t>
      </w:r>
      <w:r w:rsidRPr="00B8130B">
        <w:rPr>
          <w:lang w:val="en-GB"/>
        </w:rPr>
        <w:tab/>
        <w:t xml:space="preserve">Möllmann C, Kornilovs G, Fetter M, Köster FW, Hinrichsen H-H. 2003 The marine copepod, </w:t>
      </w:r>
      <w:r w:rsidRPr="00B8130B">
        <w:rPr>
          <w:i/>
          <w:iCs/>
          <w:lang w:val="en-GB"/>
        </w:rPr>
        <w:t>Pseudocalanus elongatus</w:t>
      </w:r>
      <w:r w:rsidRPr="00B8130B">
        <w:rPr>
          <w:lang w:val="en-GB"/>
        </w:rPr>
        <w:t xml:space="preserve">, as a mediator between climate variability and fisheries in the Central Baltic Sea. </w:t>
      </w:r>
      <w:r w:rsidRPr="00B8130B">
        <w:rPr>
          <w:i/>
          <w:iCs/>
          <w:lang w:val="en-GB"/>
        </w:rPr>
        <w:t>Fisheries Oceanography</w:t>
      </w:r>
      <w:r w:rsidRPr="00B8130B">
        <w:rPr>
          <w:lang w:val="en-GB"/>
        </w:rPr>
        <w:t xml:space="preserve"> </w:t>
      </w:r>
      <w:r w:rsidRPr="00B8130B">
        <w:rPr>
          <w:b/>
          <w:bCs/>
          <w:lang w:val="en-GB"/>
        </w:rPr>
        <w:t>12</w:t>
      </w:r>
      <w:r w:rsidRPr="00B8130B">
        <w:rPr>
          <w:lang w:val="en-GB"/>
        </w:rPr>
        <w:t>, 360–368. (doi:10.1046/j.1365-2419.2003.00257.x)</w:t>
      </w:r>
    </w:p>
    <w:p w14:paraId="7A4EDD95" w14:textId="77777777" w:rsidR="00B8130B" w:rsidRPr="00B8130B" w:rsidRDefault="00B8130B" w:rsidP="00B8130B">
      <w:pPr>
        <w:pStyle w:val="Bibliography"/>
        <w:rPr>
          <w:lang w:val="en-GB"/>
        </w:rPr>
      </w:pPr>
      <w:r w:rsidRPr="00B8130B">
        <w:rPr>
          <w:lang w:val="en-GB"/>
        </w:rPr>
        <w:t>14.</w:t>
      </w:r>
      <w:r w:rsidRPr="00B8130B">
        <w:rPr>
          <w:lang w:val="en-GB"/>
        </w:rPr>
        <w:tab/>
        <w:t xml:space="preserve">Casini M </w:t>
      </w:r>
      <w:r w:rsidRPr="00B8130B">
        <w:rPr>
          <w:i/>
          <w:iCs/>
          <w:lang w:val="en-GB"/>
        </w:rPr>
        <w:t>et al.</w:t>
      </w:r>
      <w:r w:rsidRPr="00B8130B">
        <w:rPr>
          <w:lang w:val="en-GB"/>
        </w:rPr>
        <w:t xml:space="preserve"> 2016 Hypoxic areas, density-dependence and food limitation drive the body condition of a heavily exploited marine fish predator. </w:t>
      </w:r>
      <w:r w:rsidRPr="00B8130B">
        <w:rPr>
          <w:i/>
          <w:iCs/>
          <w:lang w:val="en-GB"/>
        </w:rPr>
        <w:t>Royal Society Open Science</w:t>
      </w:r>
      <w:r w:rsidRPr="00B8130B">
        <w:rPr>
          <w:lang w:val="en-GB"/>
        </w:rPr>
        <w:t xml:space="preserve"> </w:t>
      </w:r>
      <w:r w:rsidRPr="00B8130B">
        <w:rPr>
          <w:b/>
          <w:bCs/>
          <w:lang w:val="en-GB"/>
        </w:rPr>
        <w:t>3</w:t>
      </w:r>
      <w:r w:rsidRPr="00B8130B">
        <w:rPr>
          <w:lang w:val="en-GB"/>
        </w:rPr>
        <w:t>, 160416. (doi:10.1098/rsos.160416)</w:t>
      </w:r>
    </w:p>
    <w:p w14:paraId="3E9798D6" w14:textId="77777777" w:rsidR="00B8130B" w:rsidRPr="00B8130B" w:rsidRDefault="00B8130B" w:rsidP="00B8130B">
      <w:pPr>
        <w:pStyle w:val="Bibliography"/>
        <w:rPr>
          <w:lang w:val="en-GB"/>
        </w:rPr>
      </w:pPr>
      <w:r w:rsidRPr="00B8130B">
        <w:rPr>
          <w:lang w:val="en-GB"/>
        </w:rPr>
        <w:t>15.</w:t>
      </w:r>
      <w:r w:rsidRPr="00B8130B">
        <w:rPr>
          <w:lang w:val="en-GB"/>
        </w:rPr>
        <w:tab/>
        <w:t>Casini M, Martin Hansson, Orio A, Limburg K. 2021 Changes in population depth distribution and oxygen stratification are involved in the current low condition of the eastern Baltic Sea cod (</w:t>
      </w:r>
      <w:r w:rsidRPr="00B8130B">
        <w:rPr>
          <w:i/>
          <w:iCs/>
          <w:lang w:val="en-GB"/>
        </w:rPr>
        <w:t>Gadus morhua</w:t>
      </w:r>
      <w:r w:rsidRPr="00B8130B">
        <w:rPr>
          <w:lang w:val="en-GB"/>
        </w:rPr>
        <w:t xml:space="preserve">). </w:t>
      </w:r>
      <w:r w:rsidRPr="00B8130B">
        <w:rPr>
          <w:i/>
          <w:iCs/>
          <w:lang w:val="en-GB"/>
        </w:rPr>
        <w:t>Biogeosciences</w:t>
      </w:r>
      <w:r w:rsidRPr="00B8130B">
        <w:rPr>
          <w:lang w:val="en-GB"/>
        </w:rPr>
        <w:t xml:space="preserve"> </w:t>
      </w:r>
      <w:r w:rsidRPr="00B8130B">
        <w:rPr>
          <w:b/>
          <w:bCs/>
          <w:lang w:val="en-GB"/>
        </w:rPr>
        <w:t>18</w:t>
      </w:r>
      <w:r w:rsidRPr="00B8130B">
        <w:rPr>
          <w:lang w:val="en-GB"/>
        </w:rPr>
        <w:t>, 1321–1331. (doi:https://doi.org/10.5194/bg-18-1321-2021)</w:t>
      </w:r>
    </w:p>
    <w:p w14:paraId="58CF1F62" w14:textId="77777777" w:rsidR="00B8130B" w:rsidRPr="00B8130B" w:rsidRDefault="00B8130B" w:rsidP="00B8130B">
      <w:pPr>
        <w:pStyle w:val="Bibliography"/>
        <w:rPr>
          <w:lang w:val="en-GB"/>
        </w:rPr>
      </w:pPr>
      <w:r w:rsidRPr="00B8130B">
        <w:rPr>
          <w:lang w:val="en-GB"/>
        </w:rPr>
        <w:t>16.</w:t>
      </w:r>
      <w:r w:rsidRPr="00B8130B">
        <w:rPr>
          <w:lang w:val="en-GB"/>
        </w:rPr>
        <w:tab/>
        <w:t xml:space="preserve">Diaz RJ. 2001 Overview of Hypoxia around the World. </w:t>
      </w:r>
      <w:r w:rsidRPr="00B8130B">
        <w:rPr>
          <w:i/>
          <w:iCs/>
          <w:lang w:val="en-GB"/>
        </w:rPr>
        <w:t>Journal of Environmental Quality</w:t>
      </w:r>
      <w:r w:rsidRPr="00B8130B">
        <w:rPr>
          <w:lang w:val="en-GB"/>
        </w:rPr>
        <w:t xml:space="preserve"> </w:t>
      </w:r>
      <w:r w:rsidRPr="00B8130B">
        <w:rPr>
          <w:b/>
          <w:bCs/>
          <w:lang w:val="en-GB"/>
        </w:rPr>
        <w:t>30</w:t>
      </w:r>
      <w:r w:rsidRPr="00B8130B">
        <w:rPr>
          <w:lang w:val="en-GB"/>
        </w:rPr>
        <w:t>, 275–281. (doi:https://doi.org/10.2134/jeq2001.302275x)</w:t>
      </w:r>
    </w:p>
    <w:p w14:paraId="1CF3E40C" w14:textId="77777777" w:rsidR="00B8130B" w:rsidRPr="00B8130B" w:rsidRDefault="00B8130B" w:rsidP="00B8130B">
      <w:pPr>
        <w:pStyle w:val="Bibliography"/>
        <w:rPr>
          <w:lang w:val="en-GB"/>
        </w:rPr>
      </w:pPr>
      <w:r w:rsidRPr="00B8130B">
        <w:rPr>
          <w:lang w:val="en-GB"/>
        </w:rPr>
        <w:t>17.</w:t>
      </w:r>
      <w:r w:rsidRPr="00B8130B">
        <w:rPr>
          <w:lang w:val="en-GB"/>
        </w:rPr>
        <w:tab/>
        <w:t xml:space="preserve">Breitburg D. 2002 Effects of hypoxia, and the balance between hypoxia and enrichment, on coastal fishes and fisheries. </w:t>
      </w:r>
      <w:r w:rsidRPr="00B8130B">
        <w:rPr>
          <w:i/>
          <w:iCs/>
          <w:lang w:val="en-GB"/>
        </w:rPr>
        <w:t>Estuaries</w:t>
      </w:r>
      <w:r w:rsidRPr="00B8130B">
        <w:rPr>
          <w:lang w:val="en-GB"/>
        </w:rPr>
        <w:t xml:space="preserve"> </w:t>
      </w:r>
      <w:r w:rsidRPr="00B8130B">
        <w:rPr>
          <w:b/>
          <w:bCs/>
          <w:lang w:val="en-GB"/>
        </w:rPr>
        <w:t>25</w:t>
      </w:r>
      <w:r w:rsidRPr="00B8130B">
        <w:rPr>
          <w:lang w:val="en-GB"/>
        </w:rPr>
        <w:t>, 767–781. (doi:10.1007/BF02804904)</w:t>
      </w:r>
    </w:p>
    <w:p w14:paraId="538053FC" w14:textId="77777777" w:rsidR="00B8130B" w:rsidRPr="00B8130B" w:rsidRDefault="00B8130B" w:rsidP="00B8130B">
      <w:pPr>
        <w:pStyle w:val="Bibliography"/>
        <w:rPr>
          <w:lang w:val="en-GB"/>
        </w:rPr>
      </w:pPr>
      <w:r w:rsidRPr="00B8130B">
        <w:rPr>
          <w:lang w:val="en-GB"/>
        </w:rPr>
        <w:t>18.</w:t>
      </w:r>
      <w:r w:rsidRPr="00B8130B">
        <w:rPr>
          <w:lang w:val="en-GB"/>
        </w:rPr>
        <w:tab/>
        <w:t xml:space="preserve">Diaz RJ, Rosenberg R. 2008 Spreading Dead Zones and Consequences for Marine Ecosystems. </w:t>
      </w:r>
      <w:r w:rsidRPr="00B8130B">
        <w:rPr>
          <w:i/>
          <w:iCs/>
          <w:lang w:val="en-GB"/>
        </w:rPr>
        <w:t>Science</w:t>
      </w:r>
      <w:r w:rsidRPr="00B8130B">
        <w:rPr>
          <w:lang w:val="en-GB"/>
        </w:rPr>
        <w:t xml:space="preserve"> </w:t>
      </w:r>
      <w:r w:rsidRPr="00B8130B">
        <w:rPr>
          <w:b/>
          <w:bCs/>
          <w:lang w:val="en-GB"/>
        </w:rPr>
        <w:t>321</w:t>
      </w:r>
      <w:r w:rsidRPr="00B8130B">
        <w:rPr>
          <w:lang w:val="en-GB"/>
        </w:rPr>
        <w:t>, 926–929. (doi:10.1126/science.1156401)</w:t>
      </w:r>
    </w:p>
    <w:p w14:paraId="7D22CA27" w14:textId="77777777" w:rsidR="00B8130B" w:rsidRPr="00B8130B" w:rsidRDefault="00B8130B" w:rsidP="00B8130B">
      <w:pPr>
        <w:pStyle w:val="Bibliography"/>
        <w:rPr>
          <w:lang w:val="en-GB"/>
        </w:rPr>
      </w:pPr>
      <w:r w:rsidRPr="00B8130B">
        <w:rPr>
          <w:lang w:val="en-GB"/>
        </w:rPr>
        <w:t>19.</w:t>
      </w:r>
      <w:r w:rsidRPr="00B8130B">
        <w:rPr>
          <w:lang w:val="en-GB"/>
        </w:rPr>
        <w:tab/>
        <w:t xml:space="preserve">Carstensen J, Andersen JH, Gustafsson BG, Conley DJ. 2014 Deoxygenation of the Baltic Sea during the last century. </w:t>
      </w:r>
      <w:r w:rsidRPr="00B8130B">
        <w:rPr>
          <w:i/>
          <w:iCs/>
          <w:lang w:val="en-GB"/>
        </w:rPr>
        <w:t>PNAS</w:t>
      </w:r>
      <w:r w:rsidRPr="00B8130B">
        <w:rPr>
          <w:lang w:val="en-GB"/>
        </w:rPr>
        <w:t xml:space="preserve"> </w:t>
      </w:r>
      <w:r w:rsidRPr="00B8130B">
        <w:rPr>
          <w:b/>
          <w:bCs/>
          <w:lang w:val="en-GB"/>
        </w:rPr>
        <w:t>111</w:t>
      </w:r>
      <w:r w:rsidRPr="00B8130B">
        <w:rPr>
          <w:lang w:val="en-GB"/>
        </w:rPr>
        <w:t>, 5628–5633. (doi:10.1073/pnas.1323156111)</w:t>
      </w:r>
    </w:p>
    <w:p w14:paraId="3AB231AE" w14:textId="77777777" w:rsidR="00B8130B" w:rsidRPr="00B8130B" w:rsidRDefault="00B8130B" w:rsidP="00B8130B">
      <w:pPr>
        <w:pStyle w:val="Bibliography"/>
        <w:rPr>
          <w:lang w:val="en-GB"/>
        </w:rPr>
      </w:pPr>
      <w:r w:rsidRPr="00B8130B">
        <w:rPr>
          <w:lang w:val="en-GB"/>
        </w:rPr>
        <w:lastRenderedPageBreak/>
        <w:t>20.</w:t>
      </w:r>
      <w:r w:rsidRPr="00B8130B">
        <w:rPr>
          <w:lang w:val="en-GB"/>
        </w:rPr>
        <w:tab/>
        <w:t xml:space="preserve">Reusch TBH </w:t>
      </w:r>
      <w:r w:rsidRPr="00B8130B">
        <w:rPr>
          <w:i/>
          <w:iCs/>
          <w:lang w:val="en-GB"/>
        </w:rPr>
        <w:t>et al.</w:t>
      </w:r>
      <w:r w:rsidRPr="00B8130B">
        <w:rPr>
          <w:lang w:val="en-GB"/>
        </w:rPr>
        <w:t xml:space="preserve"> 2018 The Baltic Sea as a time machine for the future coastal ocean. </w:t>
      </w:r>
      <w:r w:rsidRPr="00B8130B">
        <w:rPr>
          <w:i/>
          <w:iCs/>
          <w:lang w:val="en-GB"/>
        </w:rPr>
        <w:t>Science Advances</w:t>
      </w:r>
      <w:r w:rsidRPr="00B8130B">
        <w:rPr>
          <w:lang w:val="en-GB"/>
        </w:rPr>
        <w:t xml:space="preserve"> </w:t>
      </w:r>
      <w:r w:rsidRPr="00B8130B">
        <w:rPr>
          <w:b/>
          <w:bCs/>
          <w:lang w:val="en-GB"/>
        </w:rPr>
        <w:t>4</w:t>
      </w:r>
      <w:r w:rsidRPr="00B8130B">
        <w:rPr>
          <w:lang w:val="en-GB"/>
        </w:rPr>
        <w:t>.</w:t>
      </w:r>
    </w:p>
    <w:p w14:paraId="6128AF42" w14:textId="77777777" w:rsidR="00B8130B" w:rsidRPr="00B8130B" w:rsidRDefault="00B8130B" w:rsidP="00B8130B">
      <w:pPr>
        <w:pStyle w:val="Bibliography"/>
        <w:rPr>
          <w:lang w:val="en-GB"/>
        </w:rPr>
      </w:pPr>
      <w:r w:rsidRPr="00B8130B">
        <w:rPr>
          <w:lang w:val="en-GB"/>
        </w:rPr>
        <w:t>21.</w:t>
      </w:r>
      <w:r w:rsidRPr="00B8130B">
        <w:rPr>
          <w:lang w:val="en-GB"/>
        </w:rPr>
        <w:tab/>
        <w:t xml:space="preserve">Mion M </w:t>
      </w:r>
      <w:r w:rsidRPr="00B8130B">
        <w:rPr>
          <w:i/>
          <w:iCs/>
          <w:lang w:val="en-GB"/>
        </w:rPr>
        <w:t>et al.</w:t>
      </w:r>
      <w:r w:rsidRPr="00B8130B">
        <w:rPr>
          <w:lang w:val="en-GB"/>
        </w:rPr>
        <w:t xml:space="preserve"> 2021 Multidecadal changes in fish growth rates estimated from tagging data: A case study from the Eastern Baltic cod </w:t>
      </w:r>
      <w:r w:rsidRPr="00B8130B">
        <w:rPr>
          <w:i/>
          <w:iCs/>
          <w:lang w:val="en-GB"/>
        </w:rPr>
        <w:t>Gadus morhua</w:t>
      </w:r>
      <w:r w:rsidRPr="00B8130B">
        <w:rPr>
          <w:lang w:val="en-GB"/>
        </w:rPr>
        <w:t xml:space="preserve">, Gadidae). </w:t>
      </w:r>
      <w:r w:rsidRPr="00B8130B">
        <w:rPr>
          <w:i/>
          <w:iCs/>
          <w:lang w:val="en-GB"/>
        </w:rPr>
        <w:t>Fish and Fisheries</w:t>
      </w:r>
      <w:r w:rsidRPr="00B8130B">
        <w:rPr>
          <w:lang w:val="en-GB"/>
        </w:rPr>
        <w:t xml:space="preserve"> </w:t>
      </w:r>
      <w:r w:rsidRPr="00B8130B">
        <w:rPr>
          <w:b/>
          <w:bCs/>
          <w:lang w:val="en-GB"/>
        </w:rPr>
        <w:t>22</w:t>
      </w:r>
      <w:r w:rsidRPr="00B8130B">
        <w:rPr>
          <w:lang w:val="en-GB"/>
        </w:rPr>
        <w:t>, 413–427. (doi:https://doi.org/10.1111/faf.12527)</w:t>
      </w:r>
    </w:p>
    <w:p w14:paraId="70D86904" w14:textId="77777777" w:rsidR="00B8130B" w:rsidRPr="00B8130B" w:rsidRDefault="00B8130B" w:rsidP="00B8130B">
      <w:pPr>
        <w:pStyle w:val="Bibliography"/>
        <w:rPr>
          <w:lang w:val="en-GB"/>
        </w:rPr>
      </w:pPr>
      <w:r w:rsidRPr="00B8130B">
        <w:rPr>
          <w:lang w:val="en-GB"/>
        </w:rPr>
        <w:t>22.</w:t>
      </w:r>
      <w:r w:rsidRPr="00B8130B">
        <w:rPr>
          <w:lang w:val="en-GB"/>
        </w:rPr>
        <w:tab/>
        <w:t>ICES. 2021 Cod (</w:t>
      </w:r>
      <w:r w:rsidRPr="00B8130B">
        <w:rPr>
          <w:i/>
          <w:iCs/>
          <w:lang w:val="en-GB"/>
        </w:rPr>
        <w:t>Gadus morhua</w:t>
      </w:r>
      <w:r w:rsidRPr="00B8130B">
        <w:rPr>
          <w:lang w:val="en-GB"/>
        </w:rPr>
        <w:t xml:space="preserve">) in subdivisions 24-32, eastern Baltic stock (eastern Baltic Sea). </w:t>
      </w:r>
      <w:r w:rsidRPr="00B8130B">
        <w:rPr>
          <w:i/>
          <w:iCs/>
          <w:lang w:val="en-GB"/>
        </w:rPr>
        <w:t>In</w:t>
      </w:r>
      <w:r w:rsidRPr="00B8130B">
        <w:rPr>
          <w:lang w:val="en-GB"/>
        </w:rPr>
        <w:t xml:space="preserve"> Report of the ICES Advisory Committee. </w:t>
      </w:r>
    </w:p>
    <w:p w14:paraId="3941A9D3" w14:textId="77777777" w:rsidR="00B8130B" w:rsidRPr="00B8130B" w:rsidRDefault="00B8130B" w:rsidP="00B8130B">
      <w:pPr>
        <w:pStyle w:val="Bibliography"/>
        <w:rPr>
          <w:lang w:val="en-GB"/>
        </w:rPr>
      </w:pPr>
      <w:r w:rsidRPr="00B8130B">
        <w:rPr>
          <w:lang w:val="en-GB"/>
        </w:rPr>
        <w:t>23.</w:t>
      </w:r>
      <w:r w:rsidRPr="00B8130B">
        <w:rPr>
          <w:lang w:val="en-GB"/>
        </w:rPr>
        <w:tab/>
        <w:t xml:space="preserve">ICES. 2021 Baltic Fisheries Assesment Working Group (WGBFAS). ICES Scientific Reports. Report. https://doi.org/10.17895/ices.pub.8187. </w:t>
      </w:r>
    </w:p>
    <w:p w14:paraId="271CE8BC" w14:textId="77777777" w:rsidR="00B8130B" w:rsidRPr="00B8130B" w:rsidRDefault="00B8130B" w:rsidP="00B8130B">
      <w:pPr>
        <w:pStyle w:val="Bibliography"/>
        <w:rPr>
          <w:lang w:val="en-GB"/>
        </w:rPr>
      </w:pPr>
      <w:r w:rsidRPr="00B8130B">
        <w:rPr>
          <w:lang w:val="en-GB"/>
        </w:rPr>
        <w:t>24.</w:t>
      </w:r>
      <w:r w:rsidRPr="00B8130B">
        <w:rPr>
          <w:lang w:val="en-GB"/>
        </w:rPr>
        <w:tab/>
        <w:t xml:space="preserve">Haase K, Orio A, Pawlak J, Pachur M, Casini M. 2020 Diet of dominant demersal fish species in the Baltic Sea: Is flounder stealing benthic food from cod? </w:t>
      </w:r>
      <w:r w:rsidRPr="00B8130B">
        <w:rPr>
          <w:i/>
          <w:iCs/>
          <w:lang w:val="en-GB"/>
        </w:rPr>
        <w:t>Mar. Ecol. Prog. Ser.</w:t>
      </w:r>
      <w:r w:rsidRPr="00B8130B">
        <w:rPr>
          <w:lang w:val="en-GB"/>
        </w:rPr>
        <w:t xml:space="preserve"> </w:t>
      </w:r>
      <w:r w:rsidRPr="00B8130B">
        <w:rPr>
          <w:b/>
          <w:bCs/>
          <w:lang w:val="en-GB"/>
        </w:rPr>
        <w:t>645</w:t>
      </w:r>
      <w:r w:rsidRPr="00B8130B">
        <w:rPr>
          <w:lang w:val="en-GB"/>
        </w:rPr>
        <w:t>, 159–170. (doi:10.3354/meps13360)</w:t>
      </w:r>
    </w:p>
    <w:p w14:paraId="1B19290D" w14:textId="77777777" w:rsidR="00B8130B" w:rsidRPr="00B8130B" w:rsidRDefault="00B8130B" w:rsidP="00B8130B">
      <w:pPr>
        <w:pStyle w:val="Bibliography"/>
        <w:rPr>
          <w:lang w:val="en-GB"/>
        </w:rPr>
      </w:pPr>
      <w:r w:rsidRPr="00B8130B">
        <w:rPr>
          <w:lang w:val="en-GB"/>
        </w:rPr>
        <w:t>25.</w:t>
      </w:r>
      <w:r w:rsidRPr="00B8130B">
        <w:rPr>
          <w:lang w:val="en-GB"/>
        </w:rPr>
        <w:tab/>
        <w:t xml:space="preserve">Neuenfeldt S </w:t>
      </w:r>
      <w:r w:rsidRPr="00B8130B">
        <w:rPr>
          <w:i/>
          <w:iCs/>
          <w:lang w:val="en-GB"/>
        </w:rPr>
        <w:t>et al.</w:t>
      </w:r>
      <w:r w:rsidRPr="00B8130B">
        <w:rPr>
          <w:lang w:val="en-GB"/>
        </w:rPr>
        <w:t xml:space="preserve"> 2020 Feeding and growth of Atlantic cod (</w:t>
      </w:r>
      <w:r w:rsidRPr="00B8130B">
        <w:rPr>
          <w:i/>
          <w:iCs/>
          <w:lang w:val="en-GB"/>
        </w:rPr>
        <w:t>Gadus morhua</w:t>
      </w:r>
      <w:r w:rsidRPr="00B8130B">
        <w:rPr>
          <w:lang w:val="en-GB"/>
        </w:rPr>
        <w:t xml:space="preserve"> L.) in the eastern Baltic Sea under environmental change. </w:t>
      </w:r>
      <w:r w:rsidRPr="00B8130B">
        <w:rPr>
          <w:i/>
          <w:iCs/>
          <w:lang w:val="en-GB"/>
        </w:rPr>
        <w:t>ICES Journal of Marine Science</w:t>
      </w:r>
      <w:r w:rsidRPr="00B8130B">
        <w:rPr>
          <w:lang w:val="en-GB"/>
        </w:rPr>
        <w:t xml:space="preserve"> </w:t>
      </w:r>
      <w:r w:rsidRPr="00B8130B">
        <w:rPr>
          <w:b/>
          <w:bCs/>
          <w:lang w:val="en-GB"/>
        </w:rPr>
        <w:t>77</w:t>
      </w:r>
      <w:r w:rsidRPr="00B8130B">
        <w:rPr>
          <w:lang w:val="en-GB"/>
        </w:rPr>
        <w:t>, 624–632. (doi:10.1093/icesjms/fsz224)</w:t>
      </w:r>
    </w:p>
    <w:p w14:paraId="2F488668" w14:textId="77777777" w:rsidR="00B8130B" w:rsidRPr="00B8130B" w:rsidRDefault="00B8130B" w:rsidP="00B8130B">
      <w:pPr>
        <w:pStyle w:val="Bibliography"/>
        <w:rPr>
          <w:lang w:val="en-GB"/>
        </w:rPr>
      </w:pPr>
      <w:r w:rsidRPr="00B8130B">
        <w:rPr>
          <w:lang w:val="en-GB"/>
        </w:rPr>
        <w:t>26.</w:t>
      </w:r>
      <w:r w:rsidRPr="00B8130B">
        <w:rPr>
          <w:lang w:val="en-GB"/>
        </w:rPr>
        <w:tab/>
        <w:t xml:space="preserve">Orio A, Florin A-B, Bergström U, Šics I, Baranova T, Casini M. 2017 Modelling indices of abundance and size-based indicators of cod and flounder stocks in the Baltic Sea using newly standardized trawl survey data. </w:t>
      </w:r>
      <w:r w:rsidRPr="00B8130B">
        <w:rPr>
          <w:i/>
          <w:iCs/>
          <w:lang w:val="en-GB"/>
        </w:rPr>
        <w:t>ICES J Mar Sci</w:t>
      </w:r>
      <w:r w:rsidRPr="00B8130B">
        <w:rPr>
          <w:lang w:val="en-GB"/>
        </w:rPr>
        <w:t xml:space="preserve"> </w:t>
      </w:r>
      <w:r w:rsidRPr="00B8130B">
        <w:rPr>
          <w:b/>
          <w:bCs/>
          <w:lang w:val="en-GB"/>
        </w:rPr>
        <w:t>74</w:t>
      </w:r>
      <w:r w:rsidRPr="00B8130B">
        <w:rPr>
          <w:lang w:val="en-GB"/>
        </w:rPr>
        <w:t>, 1322–1333. (doi:10.1093/icesjms/fsx005)</w:t>
      </w:r>
    </w:p>
    <w:p w14:paraId="0C58FD7B" w14:textId="77777777" w:rsidR="00B8130B" w:rsidRPr="00B8130B" w:rsidRDefault="00B8130B" w:rsidP="00B8130B">
      <w:pPr>
        <w:pStyle w:val="Bibliography"/>
        <w:rPr>
          <w:lang w:val="en-GB"/>
        </w:rPr>
      </w:pPr>
      <w:r w:rsidRPr="00B8130B">
        <w:rPr>
          <w:lang w:val="en-GB"/>
        </w:rPr>
        <w:t>27.</w:t>
      </w:r>
      <w:r w:rsidRPr="00B8130B">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130B">
        <w:rPr>
          <w:i/>
          <w:iCs/>
          <w:lang w:val="en-GB"/>
        </w:rPr>
        <w:t>Population Ecology</w:t>
      </w:r>
      <w:r w:rsidRPr="00B8130B">
        <w:rPr>
          <w:lang w:val="en-GB"/>
        </w:rPr>
        <w:t xml:space="preserve"> </w:t>
      </w:r>
      <w:r w:rsidRPr="00B8130B">
        <w:rPr>
          <w:b/>
          <w:bCs/>
          <w:lang w:val="en-GB"/>
        </w:rPr>
        <w:t>53</w:t>
      </w:r>
      <w:r w:rsidRPr="00B8130B">
        <w:rPr>
          <w:lang w:val="en-GB"/>
        </w:rPr>
        <w:t>, 511–523. (doi:10.1007/s10144-011-0269-2)</w:t>
      </w:r>
    </w:p>
    <w:p w14:paraId="4D0105EA" w14:textId="77777777" w:rsidR="00B8130B" w:rsidRPr="00B8130B" w:rsidRDefault="00B8130B" w:rsidP="00B8130B">
      <w:pPr>
        <w:pStyle w:val="Bibliography"/>
        <w:rPr>
          <w:lang w:val="en-GB"/>
        </w:rPr>
      </w:pPr>
      <w:r w:rsidRPr="00B8130B">
        <w:rPr>
          <w:lang w:val="en-GB"/>
        </w:rPr>
        <w:t>28.</w:t>
      </w:r>
      <w:r w:rsidRPr="00B8130B">
        <w:rPr>
          <w:lang w:val="en-GB"/>
        </w:rPr>
        <w:tab/>
        <w:t xml:space="preserve">Eero M, Vinther M, Haslob H, Huwer B, Casini M, Storr-Paulsen M, Köster FW. 2012 Spatial management of marine resources can enhance the recovery of predators and avoid local depletion of forage fish. </w:t>
      </w:r>
      <w:r w:rsidRPr="00B8130B">
        <w:rPr>
          <w:i/>
          <w:iCs/>
          <w:lang w:val="en-GB"/>
        </w:rPr>
        <w:t>Conservation Letters</w:t>
      </w:r>
      <w:r w:rsidRPr="00B8130B">
        <w:rPr>
          <w:lang w:val="en-GB"/>
        </w:rPr>
        <w:t xml:space="preserve"> </w:t>
      </w:r>
      <w:r w:rsidRPr="00B8130B">
        <w:rPr>
          <w:b/>
          <w:bCs/>
          <w:lang w:val="en-GB"/>
        </w:rPr>
        <w:t>5</w:t>
      </w:r>
      <w:r w:rsidRPr="00B8130B">
        <w:rPr>
          <w:lang w:val="en-GB"/>
        </w:rPr>
        <w:t>, 486–492. (doi:10.1111/j.1755-263X.2012.00266.x)</w:t>
      </w:r>
    </w:p>
    <w:p w14:paraId="3B4CBE9F" w14:textId="77777777" w:rsidR="00B8130B" w:rsidRPr="00B8130B" w:rsidRDefault="00B8130B" w:rsidP="00B8130B">
      <w:pPr>
        <w:pStyle w:val="Bibliography"/>
        <w:rPr>
          <w:lang w:val="en-GB"/>
        </w:rPr>
      </w:pPr>
      <w:r w:rsidRPr="00B8130B">
        <w:rPr>
          <w:lang w:val="en-GB"/>
        </w:rPr>
        <w:t>29.</w:t>
      </w:r>
      <w:r w:rsidRPr="00B8130B">
        <w:rPr>
          <w:lang w:val="en-GB"/>
        </w:rPr>
        <w:tab/>
        <w:t xml:space="preserve">Svedäng H, Hornborg S. 2014 Selective fishing induces density-dependent growth. </w:t>
      </w:r>
      <w:r w:rsidRPr="00B8130B">
        <w:rPr>
          <w:i/>
          <w:iCs/>
          <w:lang w:val="en-GB"/>
        </w:rPr>
        <w:t>Nature Communications</w:t>
      </w:r>
      <w:r w:rsidRPr="00B8130B">
        <w:rPr>
          <w:lang w:val="en-GB"/>
        </w:rPr>
        <w:t xml:space="preserve"> </w:t>
      </w:r>
      <w:r w:rsidRPr="00B8130B">
        <w:rPr>
          <w:b/>
          <w:bCs/>
          <w:lang w:val="en-GB"/>
        </w:rPr>
        <w:t>5</w:t>
      </w:r>
      <w:r w:rsidRPr="00B8130B">
        <w:rPr>
          <w:lang w:val="en-GB"/>
        </w:rPr>
        <w:t>, 4152. (doi:10.1038/ncomms5152)</w:t>
      </w:r>
    </w:p>
    <w:p w14:paraId="0A39A0B9" w14:textId="77777777" w:rsidR="00B8130B" w:rsidRPr="00B8130B" w:rsidRDefault="00B8130B" w:rsidP="00B8130B">
      <w:pPr>
        <w:pStyle w:val="Bibliography"/>
        <w:rPr>
          <w:lang w:val="en-GB"/>
        </w:rPr>
      </w:pPr>
      <w:r w:rsidRPr="00B8130B">
        <w:rPr>
          <w:lang w:val="en-GB"/>
        </w:rPr>
        <w:t>30.</w:t>
      </w:r>
      <w:r w:rsidRPr="00B8130B">
        <w:rPr>
          <w:lang w:val="en-GB"/>
        </w:rPr>
        <w:tab/>
        <w:t xml:space="preserve">Belkin IM. 2009 Rapid warming of large marine ecosystems. </w:t>
      </w:r>
      <w:r w:rsidRPr="00B8130B">
        <w:rPr>
          <w:i/>
          <w:iCs/>
          <w:lang w:val="en-GB"/>
        </w:rPr>
        <w:t>Progress in Oceanography</w:t>
      </w:r>
      <w:r w:rsidRPr="00B8130B">
        <w:rPr>
          <w:lang w:val="en-GB"/>
        </w:rPr>
        <w:t xml:space="preserve"> </w:t>
      </w:r>
      <w:r w:rsidRPr="00B8130B">
        <w:rPr>
          <w:b/>
          <w:bCs/>
          <w:lang w:val="en-GB"/>
        </w:rPr>
        <w:t>81</w:t>
      </w:r>
      <w:r w:rsidRPr="00B8130B">
        <w:rPr>
          <w:lang w:val="en-GB"/>
        </w:rPr>
        <w:t>, 207–213.</w:t>
      </w:r>
    </w:p>
    <w:p w14:paraId="5FD78D35" w14:textId="77777777" w:rsidR="00B8130B" w:rsidRPr="00B8130B" w:rsidRDefault="00B8130B" w:rsidP="00B8130B">
      <w:pPr>
        <w:pStyle w:val="Bibliography"/>
        <w:rPr>
          <w:lang w:val="en-GB"/>
        </w:rPr>
      </w:pPr>
      <w:r w:rsidRPr="00B8130B">
        <w:rPr>
          <w:lang w:val="en-GB"/>
        </w:rPr>
        <w:t>31.</w:t>
      </w:r>
      <w:r w:rsidRPr="00B8130B">
        <w:rPr>
          <w:lang w:val="en-GB"/>
        </w:rPr>
        <w:tab/>
        <w:t xml:space="preserve">Orio A, Bergström U, Florin A-B, Šics I, Casini M. 2020 Long-term changes in spatial overlap between interacting cod and flounder in the Baltic Sea. </w:t>
      </w:r>
      <w:r w:rsidRPr="00B8130B">
        <w:rPr>
          <w:i/>
          <w:iCs/>
          <w:lang w:val="en-GB"/>
        </w:rPr>
        <w:t>Hydrobiologia</w:t>
      </w:r>
      <w:r w:rsidRPr="00B8130B">
        <w:rPr>
          <w:lang w:val="en-GB"/>
        </w:rPr>
        <w:t xml:space="preserve"> </w:t>
      </w:r>
      <w:r w:rsidRPr="00B8130B">
        <w:rPr>
          <w:b/>
          <w:bCs/>
          <w:lang w:val="en-GB"/>
        </w:rPr>
        <w:t>847</w:t>
      </w:r>
      <w:r w:rsidRPr="00B8130B">
        <w:rPr>
          <w:lang w:val="en-GB"/>
        </w:rPr>
        <w:t>, 2541–2553. (doi:10.1007/s10750-020-04272-4)</w:t>
      </w:r>
    </w:p>
    <w:p w14:paraId="6B510657" w14:textId="77777777" w:rsidR="00B8130B" w:rsidRPr="00B8130B" w:rsidRDefault="00B8130B" w:rsidP="00B8130B">
      <w:pPr>
        <w:pStyle w:val="Bibliography"/>
        <w:rPr>
          <w:lang w:val="en-GB"/>
        </w:rPr>
      </w:pPr>
      <w:r w:rsidRPr="00B8130B">
        <w:rPr>
          <w:lang w:val="en-GB"/>
        </w:rPr>
        <w:t>32.</w:t>
      </w:r>
      <w:r w:rsidRPr="00B8130B">
        <w:rPr>
          <w:lang w:val="en-GB"/>
        </w:rPr>
        <w:tab/>
        <w:t xml:space="preserve">Aro E. 1989 A review of fish migration patterns in the Baltic. </w:t>
      </w:r>
      <w:r w:rsidRPr="00B8130B">
        <w:rPr>
          <w:i/>
          <w:iCs/>
          <w:lang w:val="en-GB"/>
        </w:rPr>
        <w:t>Rap. Proc.-verb. Re. Cons. Int. Explor. Mer</w:t>
      </w:r>
      <w:r w:rsidRPr="00B8130B">
        <w:rPr>
          <w:lang w:val="en-GB"/>
        </w:rPr>
        <w:t xml:space="preserve"> </w:t>
      </w:r>
      <w:r w:rsidRPr="00B8130B">
        <w:rPr>
          <w:b/>
          <w:bCs/>
          <w:lang w:val="en-GB"/>
        </w:rPr>
        <w:t>190</w:t>
      </w:r>
      <w:r w:rsidRPr="00B8130B">
        <w:rPr>
          <w:lang w:val="en-GB"/>
        </w:rPr>
        <w:t>, 72–96.</w:t>
      </w:r>
    </w:p>
    <w:p w14:paraId="1E6D1A83" w14:textId="77777777" w:rsidR="00B8130B" w:rsidRPr="00B8130B" w:rsidRDefault="00B8130B" w:rsidP="00B8130B">
      <w:pPr>
        <w:pStyle w:val="Bibliography"/>
        <w:rPr>
          <w:lang w:val="en-GB"/>
        </w:rPr>
      </w:pPr>
      <w:r w:rsidRPr="00B8130B">
        <w:rPr>
          <w:lang w:val="en-GB"/>
        </w:rPr>
        <w:lastRenderedPageBreak/>
        <w:t>33.</w:t>
      </w:r>
      <w:r w:rsidRPr="00B8130B">
        <w:rPr>
          <w:lang w:val="en-GB"/>
        </w:rPr>
        <w:tab/>
        <w:t>Le Cren ED. 1951 The Length-Weight Relationship and Seasonal Cycle in Gonad Weight and Condition in the Perch (</w:t>
      </w:r>
      <w:r w:rsidRPr="00B8130B">
        <w:rPr>
          <w:i/>
          <w:iCs/>
          <w:lang w:val="en-GB"/>
        </w:rPr>
        <w:t>Perca fluviatilis</w:t>
      </w:r>
      <w:r w:rsidRPr="00B8130B">
        <w:rPr>
          <w:lang w:val="en-GB"/>
        </w:rPr>
        <w:t xml:space="preserve">). </w:t>
      </w:r>
      <w:r w:rsidRPr="00B8130B">
        <w:rPr>
          <w:i/>
          <w:iCs/>
          <w:lang w:val="en-GB"/>
        </w:rPr>
        <w:t>Journal of Animal Ecology</w:t>
      </w:r>
      <w:r w:rsidRPr="00B8130B">
        <w:rPr>
          <w:lang w:val="en-GB"/>
        </w:rPr>
        <w:t xml:space="preserve"> </w:t>
      </w:r>
      <w:r w:rsidRPr="00B8130B">
        <w:rPr>
          <w:b/>
          <w:bCs/>
          <w:lang w:val="en-GB"/>
        </w:rPr>
        <w:t>20</w:t>
      </w:r>
      <w:r w:rsidRPr="00B8130B">
        <w:rPr>
          <w:lang w:val="en-GB"/>
        </w:rPr>
        <w:t>, 201–219. (doi:10.2307/1540)</w:t>
      </w:r>
    </w:p>
    <w:p w14:paraId="5A9EE470" w14:textId="77777777" w:rsidR="00B8130B" w:rsidRPr="00B8130B" w:rsidRDefault="00B8130B" w:rsidP="00B8130B">
      <w:pPr>
        <w:pStyle w:val="Bibliography"/>
        <w:rPr>
          <w:lang w:val="en-GB"/>
        </w:rPr>
      </w:pPr>
      <w:r w:rsidRPr="00B8130B">
        <w:rPr>
          <w:lang w:val="en-GB"/>
        </w:rPr>
        <w:t>34.</w:t>
      </w:r>
      <w:r w:rsidRPr="00B8130B">
        <w:rPr>
          <w:lang w:val="en-GB"/>
        </w:rPr>
        <w:tab/>
        <w:t xml:space="preserve">Thorson JT, Shelton AO, Ward EJ, Skaug HJ. 2015 Geostatistical delta-generalized linear mixed models improve precision for estimated abundance indices for West Coast groundfishes. </w:t>
      </w:r>
      <w:r w:rsidRPr="00B8130B">
        <w:rPr>
          <w:i/>
          <w:iCs/>
          <w:lang w:val="en-GB"/>
        </w:rPr>
        <w:t>ICES J Mar Sci</w:t>
      </w:r>
      <w:r w:rsidRPr="00B8130B">
        <w:rPr>
          <w:lang w:val="en-GB"/>
        </w:rPr>
        <w:t xml:space="preserve"> </w:t>
      </w:r>
      <w:r w:rsidRPr="00B8130B">
        <w:rPr>
          <w:b/>
          <w:bCs/>
          <w:lang w:val="en-GB"/>
        </w:rPr>
        <w:t>72</w:t>
      </w:r>
      <w:r w:rsidRPr="00B8130B">
        <w:rPr>
          <w:lang w:val="en-GB"/>
        </w:rPr>
        <w:t>, 1297–1310. (doi:10.1093/icesjms/fsu243)</w:t>
      </w:r>
    </w:p>
    <w:p w14:paraId="1CAE7628" w14:textId="77777777" w:rsidR="00B8130B" w:rsidRPr="00B8130B" w:rsidRDefault="00B8130B" w:rsidP="00B8130B">
      <w:pPr>
        <w:pStyle w:val="Bibliography"/>
        <w:rPr>
          <w:lang w:val="en-GB"/>
        </w:rPr>
      </w:pPr>
      <w:r w:rsidRPr="00B8130B">
        <w:rPr>
          <w:lang w:val="en-GB"/>
        </w:rPr>
        <w:t>35.</w:t>
      </w:r>
      <w:r w:rsidRPr="00B8130B">
        <w:rPr>
          <w:lang w:val="en-GB"/>
        </w:rPr>
        <w:tab/>
        <w:t xml:space="preserve">Thorson JT, Scheuerell MD, Shelton AO, See KE, Skaug HJ, Kristensen K. 2015 Spatial factor analysis: a new tool for estimating joint species distributions and correlations in species range. </w:t>
      </w:r>
      <w:r w:rsidRPr="00B8130B">
        <w:rPr>
          <w:i/>
          <w:iCs/>
          <w:lang w:val="en-GB"/>
        </w:rPr>
        <w:t>Methods in Ecology and Evolution</w:t>
      </w:r>
      <w:r w:rsidRPr="00B8130B">
        <w:rPr>
          <w:lang w:val="en-GB"/>
        </w:rPr>
        <w:t xml:space="preserve"> </w:t>
      </w:r>
      <w:r w:rsidRPr="00B8130B">
        <w:rPr>
          <w:b/>
          <w:bCs/>
          <w:lang w:val="en-GB"/>
        </w:rPr>
        <w:t>6</w:t>
      </w:r>
      <w:r w:rsidRPr="00B8130B">
        <w:rPr>
          <w:lang w:val="en-GB"/>
        </w:rPr>
        <w:t>, 627–637. (doi:10.1111/2041-210X.12359)</w:t>
      </w:r>
    </w:p>
    <w:p w14:paraId="6BF78B5C" w14:textId="77777777" w:rsidR="00B8130B" w:rsidRPr="00B8130B" w:rsidRDefault="00B8130B" w:rsidP="00B8130B">
      <w:pPr>
        <w:pStyle w:val="Bibliography"/>
        <w:rPr>
          <w:lang w:val="en-GB"/>
        </w:rPr>
      </w:pPr>
      <w:r w:rsidRPr="00B8130B">
        <w:rPr>
          <w:lang w:val="en-GB"/>
        </w:rPr>
        <w:t>36.</w:t>
      </w:r>
      <w:r w:rsidRPr="00B8130B">
        <w:rPr>
          <w:lang w:val="en-GB"/>
        </w:rPr>
        <w:tab/>
        <w:t xml:space="preserve">Rue H, Martino S, Chopin N. 2009 Approximate Bayesian inference for latent Gaussian models by using integrated nested Laplace approximations. </w:t>
      </w:r>
      <w:r w:rsidRPr="00B8130B">
        <w:rPr>
          <w:i/>
          <w:iCs/>
          <w:lang w:val="en-GB"/>
        </w:rPr>
        <w:t>Journal of the Royal Statistical Society: Series B (Statistical Methodology)</w:t>
      </w:r>
      <w:r w:rsidRPr="00B8130B">
        <w:rPr>
          <w:lang w:val="en-GB"/>
        </w:rPr>
        <w:t xml:space="preserve"> </w:t>
      </w:r>
      <w:r w:rsidRPr="00B8130B">
        <w:rPr>
          <w:b/>
          <w:bCs/>
          <w:lang w:val="en-GB"/>
        </w:rPr>
        <w:t>71</w:t>
      </w:r>
      <w:r w:rsidRPr="00B8130B">
        <w:rPr>
          <w:lang w:val="en-GB"/>
        </w:rPr>
        <w:t>, 319–392. (doi:https://doi.org/10.1111/j.1467-9868.2008.00700.x)</w:t>
      </w:r>
    </w:p>
    <w:p w14:paraId="12AA366B" w14:textId="77777777" w:rsidR="00B8130B" w:rsidRPr="00B8130B" w:rsidRDefault="00B8130B" w:rsidP="00B8130B">
      <w:pPr>
        <w:pStyle w:val="Bibliography"/>
        <w:rPr>
          <w:lang w:val="en-GB"/>
        </w:rPr>
      </w:pPr>
      <w:r w:rsidRPr="00B8130B">
        <w:rPr>
          <w:lang w:val="en-GB"/>
        </w:rPr>
        <w:t>37.</w:t>
      </w:r>
      <w:r w:rsidRPr="00B8130B">
        <w:rPr>
          <w:lang w:val="en-GB"/>
        </w:rPr>
        <w:tab/>
        <w:t xml:space="preserve">Lindgren F, Rue H, Lindström J. 2011 An explicit link between Gaussian fields and Gaussian Markov random fields: the stochastic partial differential equation approach. </w:t>
      </w:r>
      <w:r w:rsidRPr="00B8130B">
        <w:rPr>
          <w:i/>
          <w:iCs/>
          <w:lang w:val="en-GB"/>
        </w:rPr>
        <w:t>Journal of the Royal Statistical Society: Series B (Statistical Methodology)</w:t>
      </w:r>
      <w:r w:rsidRPr="00B8130B">
        <w:rPr>
          <w:lang w:val="en-GB"/>
        </w:rPr>
        <w:t xml:space="preserve"> </w:t>
      </w:r>
      <w:r w:rsidRPr="00B8130B">
        <w:rPr>
          <w:b/>
          <w:bCs/>
          <w:lang w:val="en-GB"/>
        </w:rPr>
        <w:t>73</w:t>
      </w:r>
      <w:r w:rsidRPr="00B8130B">
        <w:rPr>
          <w:lang w:val="en-GB"/>
        </w:rPr>
        <w:t>, 423–498. (doi:https://doi.org/10.1111/j.1467-9868.2011.00777.x)</w:t>
      </w:r>
    </w:p>
    <w:p w14:paraId="26F6733A" w14:textId="77777777" w:rsidR="00B8130B" w:rsidRPr="00B8130B" w:rsidRDefault="00B8130B" w:rsidP="00B8130B">
      <w:pPr>
        <w:pStyle w:val="Bibliography"/>
        <w:rPr>
          <w:lang w:val="en-GB"/>
        </w:rPr>
      </w:pPr>
      <w:r w:rsidRPr="00B8130B">
        <w:rPr>
          <w:lang w:val="en-GB"/>
        </w:rPr>
        <w:t>38.</w:t>
      </w:r>
      <w:r w:rsidRPr="00B8130B">
        <w:rPr>
          <w:lang w:val="en-GB"/>
        </w:rPr>
        <w:tab/>
        <w:t xml:space="preserve">Cressie N, Wikle CK. 2015 </w:t>
      </w:r>
      <w:r w:rsidRPr="00B8130B">
        <w:rPr>
          <w:i/>
          <w:iCs/>
          <w:lang w:val="en-GB"/>
        </w:rPr>
        <w:t>Statistics for Spatio-Temporal Data</w:t>
      </w:r>
      <w:r w:rsidRPr="00B8130B">
        <w:rPr>
          <w:lang w:val="en-GB"/>
        </w:rPr>
        <w:t xml:space="preserve">. John Wiley &amp; Sons. </w:t>
      </w:r>
    </w:p>
    <w:p w14:paraId="57AF2F11" w14:textId="77777777" w:rsidR="00B8130B" w:rsidRPr="00B8130B" w:rsidRDefault="00B8130B" w:rsidP="00B8130B">
      <w:pPr>
        <w:pStyle w:val="Bibliography"/>
        <w:rPr>
          <w:lang w:val="en-GB"/>
        </w:rPr>
      </w:pPr>
      <w:r w:rsidRPr="00B8130B">
        <w:rPr>
          <w:lang w:val="en-GB"/>
        </w:rPr>
        <w:t>39.</w:t>
      </w:r>
      <w:r w:rsidRPr="00B8130B">
        <w:rPr>
          <w:lang w:val="en-GB"/>
        </w:rPr>
        <w:tab/>
        <w:t xml:space="preserve">Tweedie MC. 1984 An index which distinguishes between some important exponential families. In </w:t>
      </w:r>
      <w:r w:rsidRPr="00B8130B">
        <w:rPr>
          <w:i/>
          <w:iCs/>
          <w:lang w:val="en-GB"/>
        </w:rPr>
        <w:t>Statistics: Applications and new directions: Proc. Indian statistical institute golden Jubilee International conference</w:t>
      </w:r>
      <w:r w:rsidRPr="00B8130B">
        <w:rPr>
          <w:lang w:val="en-GB"/>
        </w:rPr>
        <w:t>, pp. 579–604.</w:t>
      </w:r>
    </w:p>
    <w:p w14:paraId="76AD8573" w14:textId="77777777" w:rsidR="00B8130B" w:rsidRPr="00B8130B" w:rsidRDefault="00B8130B" w:rsidP="00B8130B">
      <w:pPr>
        <w:pStyle w:val="Bibliography"/>
        <w:rPr>
          <w:lang w:val="en-GB"/>
        </w:rPr>
      </w:pPr>
      <w:r w:rsidRPr="00B8130B">
        <w:rPr>
          <w:lang w:val="en-GB"/>
        </w:rPr>
        <w:t>40.</w:t>
      </w:r>
      <w:r w:rsidRPr="00B8130B">
        <w:rPr>
          <w:lang w:val="en-GB"/>
        </w:rPr>
        <w:tab/>
        <w:t xml:space="preserve">Shono H. 2008 Application of the Tweedie distribution to zero-catch data in CPUE analysis. </w:t>
      </w:r>
      <w:r w:rsidRPr="00B8130B">
        <w:rPr>
          <w:i/>
          <w:iCs/>
          <w:lang w:val="en-GB"/>
        </w:rPr>
        <w:t>Fisheries Research</w:t>
      </w:r>
      <w:r w:rsidRPr="00B8130B">
        <w:rPr>
          <w:lang w:val="en-GB"/>
        </w:rPr>
        <w:t xml:space="preserve"> </w:t>
      </w:r>
      <w:r w:rsidRPr="00B8130B">
        <w:rPr>
          <w:b/>
          <w:bCs/>
          <w:lang w:val="en-GB"/>
        </w:rPr>
        <w:t>93</w:t>
      </w:r>
      <w:r w:rsidRPr="00B8130B">
        <w:rPr>
          <w:lang w:val="en-GB"/>
        </w:rPr>
        <w:t>, 154–162. (doi:10.1016/j.fishres.2008.03.006)</w:t>
      </w:r>
    </w:p>
    <w:p w14:paraId="79E58AA7" w14:textId="77777777" w:rsidR="00B8130B" w:rsidRPr="00B8130B" w:rsidRDefault="00B8130B" w:rsidP="00B8130B">
      <w:pPr>
        <w:pStyle w:val="Bibliography"/>
        <w:rPr>
          <w:lang w:val="en-GB"/>
        </w:rPr>
      </w:pPr>
      <w:r w:rsidRPr="00B8130B">
        <w:rPr>
          <w:lang w:val="en-GB"/>
        </w:rPr>
        <w:t>41.</w:t>
      </w:r>
      <w:r w:rsidRPr="00B8130B">
        <w:rPr>
          <w:lang w:val="en-GB"/>
        </w:rPr>
        <w:tab/>
        <w:t xml:space="preserve">Anderson SC, Keppel EA, Edwards AM. 2019 A reproducible data synopsis for over 100 species of British Columbia groundfish. DFO Can. Sci. Advis. Sec. Res. Doc. 2019/041. </w:t>
      </w:r>
    </w:p>
    <w:p w14:paraId="76052EDD" w14:textId="77777777" w:rsidR="00B8130B" w:rsidRPr="00B8130B" w:rsidRDefault="00B8130B" w:rsidP="00B8130B">
      <w:pPr>
        <w:pStyle w:val="Bibliography"/>
        <w:rPr>
          <w:lang w:val="en-GB"/>
        </w:rPr>
      </w:pPr>
      <w:r w:rsidRPr="00B8130B">
        <w:rPr>
          <w:lang w:val="en-GB"/>
        </w:rPr>
        <w:t>42.</w:t>
      </w:r>
      <w:r w:rsidRPr="00B8130B">
        <w:rPr>
          <w:lang w:val="en-GB"/>
        </w:rPr>
        <w:tab/>
        <w:t xml:space="preserve">Mion M </w:t>
      </w:r>
      <w:r w:rsidRPr="00B8130B">
        <w:rPr>
          <w:i/>
          <w:iCs/>
          <w:lang w:val="en-GB"/>
        </w:rPr>
        <w:t>et al.</w:t>
      </w:r>
      <w:r w:rsidRPr="00B8130B">
        <w:rPr>
          <w:lang w:val="en-GB"/>
        </w:rPr>
        <w:t xml:space="preserve"> 2022 New perspectives on Eastern Baltic cod movement patterns from historical and contemporary tagging data. </w:t>
      </w:r>
      <w:r w:rsidRPr="00B8130B">
        <w:rPr>
          <w:i/>
          <w:iCs/>
          <w:lang w:val="en-GB"/>
        </w:rPr>
        <w:t>Mar. Ecol. Prog. Ser.</w:t>
      </w:r>
      <w:r w:rsidRPr="00B8130B">
        <w:rPr>
          <w:lang w:val="en-GB"/>
        </w:rPr>
        <w:t xml:space="preserve"> </w:t>
      </w:r>
      <w:r w:rsidRPr="00B8130B">
        <w:rPr>
          <w:b/>
          <w:bCs/>
          <w:lang w:val="en-GB"/>
        </w:rPr>
        <w:t>689</w:t>
      </w:r>
      <w:r w:rsidRPr="00B8130B">
        <w:rPr>
          <w:lang w:val="en-GB"/>
        </w:rPr>
        <w:t>, 109–126. (doi:10.3354/meps14047)</w:t>
      </w:r>
    </w:p>
    <w:p w14:paraId="3FE3BA6A" w14:textId="77777777" w:rsidR="00B8130B" w:rsidRPr="00B8130B" w:rsidRDefault="00B8130B" w:rsidP="00B8130B">
      <w:pPr>
        <w:pStyle w:val="Bibliography"/>
        <w:rPr>
          <w:lang w:val="en-GB"/>
        </w:rPr>
      </w:pPr>
      <w:r w:rsidRPr="00B8130B">
        <w:rPr>
          <w:lang w:val="en-GB"/>
        </w:rPr>
        <w:t>43.</w:t>
      </w:r>
      <w:r w:rsidRPr="00B8130B">
        <w:rPr>
          <w:lang w:val="en-GB"/>
        </w:rPr>
        <w:tab/>
        <w:t xml:space="preserve">Hüssy K </w:t>
      </w:r>
      <w:r w:rsidRPr="00B8130B">
        <w:rPr>
          <w:i/>
          <w:iCs/>
          <w:lang w:val="en-GB"/>
        </w:rPr>
        <w:t>et al.</w:t>
      </w:r>
      <w:r w:rsidRPr="00B8130B">
        <w:rPr>
          <w:lang w:val="en-GB"/>
        </w:rPr>
        <w:t xml:space="preserve"> 2020 Tagging Baltic Cod – TABACOD. Eastern Baltic cod: Solving the ageing and stock assessment problems with combined state-of-the-art tagging methods. , 64 pp. + appendices.</w:t>
      </w:r>
    </w:p>
    <w:p w14:paraId="1E733E2A" w14:textId="77777777" w:rsidR="00B8130B" w:rsidRPr="00B8130B" w:rsidRDefault="00B8130B" w:rsidP="00B8130B">
      <w:pPr>
        <w:pStyle w:val="Bibliography"/>
        <w:rPr>
          <w:lang w:val="en-GB"/>
        </w:rPr>
      </w:pPr>
      <w:r w:rsidRPr="00B8130B">
        <w:rPr>
          <w:lang w:val="en-GB"/>
        </w:rPr>
        <w:t>44.</w:t>
      </w:r>
      <w:r w:rsidRPr="00B8130B">
        <w:rPr>
          <w:lang w:val="en-GB"/>
        </w:rPr>
        <w:tab/>
        <w:t xml:space="preserve">Eilola K, Meier HEM, Almroth E. 2009 On the dynamics of oxygen, phosphorus and cyanobacteria in the Baltic Sea; A model study. </w:t>
      </w:r>
      <w:r w:rsidRPr="00B8130B">
        <w:rPr>
          <w:i/>
          <w:iCs/>
          <w:lang w:val="en-GB"/>
        </w:rPr>
        <w:t>Journal of Marine Systems</w:t>
      </w:r>
      <w:r w:rsidRPr="00B8130B">
        <w:rPr>
          <w:lang w:val="en-GB"/>
        </w:rPr>
        <w:t xml:space="preserve"> </w:t>
      </w:r>
      <w:r w:rsidRPr="00B8130B">
        <w:rPr>
          <w:b/>
          <w:bCs/>
          <w:lang w:val="en-GB"/>
        </w:rPr>
        <w:t>75</w:t>
      </w:r>
      <w:r w:rsidRPr="00B8130B">
        <w:rPr>
          <w:lang w:val="en-GB"/>
        </w:rPr>
        <w:t>, 163–184. (doi:10.1016/j.jmarsys.2008.08.009)</w:t>
      </w:r>
    </w:p>
    <w:p w14:paraId="462499F0" w14:textId="77777777" w:rsidR="00B8130B" w:rsidRPr="00B8130B" w:rsidRDefault="00B8130B" w:rsidP="00B8130B">
      <w:pPr>
        <w:pStyle w:val="Bibliography"/>
        <w:rPr>
          <w:lang w:val="en-GB"/>
        </w:rPr>
      </w:pPr>
      <w:r w:rsidRPr="00B8130B">
        <w:rPr>
          <w:lang w:val="en-GB"/>
        </w:rPr>
        <w:t>45.</w:t>
      </w:r>
      <w:r w:rsidRPr="00B8130B">
        <w:rPr>
          <w:lang w:val="en-GB"/>
        </w:rPr>
        <w:tab/>
        <w:t xml:space="preserve">Almroth-Rosell E, Eilola K, Hordoir R, Meier HEM, Hall POJ. 2011 Transport of fresh and resuspended particulate organic material in the Baltic Sea — a model study. </w:t>
      </w:r>
      <w:r w:rsidRPr="00B8130B">
        <w:rPr>
          <w:i/>
          <w:iCs/>
          <w:lang w:val="en-GB"/>
        </w:rPr>
        <w:t>Journal of Marine Systems</w:t>
      </w:r>
      <w:r w:rsidRPr="00B8130B">
        <w:rPr>
          <w:lang w:val="en-GB"/>
        </w:rPr>
        <w:t xml:space="preserve"> </w:t>
      </w:r>
      <w:r w:rsidRPr="00B8130B">
        <w:rPr>
          <w:b/>
          <w:bCs/>
          <w:lang w:val="en-GB"/>
        </w:rPr>
        <w:t>87</w:t>
      </w:r>
      <w:r w:rsidRPr="00B8130B">
        <w:rPr>
          <w:lang w:val="en-GB"/>
        </w:rPr>
        <w:t>, 1–12. (doi:10.1016/j.jmarsys.2011.02.005)</w:t>
      </w:r>
    </w:p>
    <w:p w14:paraId="05326D60" w14:textId="77777777" w:rsidR="00B8130B" w:rsidRPr="00B8130B" w:rsidRDefault="00B8130B" w:rsidP="00B8130B">
      <w:pPr>
        <w:pStyle w:val="Bibliography"/>
        <w:rPr>
          <w:lang w:val="en-GB"/>
        </w:rPr>
      </w:pPr>
      <w:r w:rsidRPr="00B8130B">
        <w:rPr>
          <w:lang w:val="en-GB"/>
        </w:rPr>
        <w:lastRenderedPageBreak/>
        <w:t>46.</w:t>
      </w:r>
      <w:r w:rsidRPr="00B8130B">
        <w:rPr>
          <w:lang w:val="en-GB"/>
        </w:rPr>
        <w:tab/>
        <w:t xml:space="preserve">Hordoir R </w:t>
      </w:r>
      <w:r w:rsidRPr="00B8130B">
        <w:rPr>
          <w:i/>
          <w:iCs/>
          <w:lang w:val="en-GB"/>
        </w:rPr>
        <w:t>et al.</w:t>
      </w:r>
      <w:r w:rsidRPr="00B8130B">
        <w:rPr>
          <w:lang w:val="en-GB"/>
        </w:rPr>
        <w:t xml:space="preserve"> 2019 Nemo-Nordic 1.0: a NEMO-based ocean model for the Baltic and North seas – research and operational applications. </w:t>
      </w:r>
      <w:r w:rsidRPr="00B8130B">
        <w:rPr>
          <w:i/>
          <w:iCs/>
          <w:lang w:val="en-GB"/>
        </w:rPr>
        <w:t>Geoscientific Model Development</w:t>
      </w:r>
      <w:r w:rsidRPr="00B8130B">
        <w:rPr>
          <w:lang w:val="en-GB"/>
        </w:rPr>
        <w:t xml:space="preserve"> </w:t>
      </w:r>
      <w:r w:rsidRPr="00B8130B">
        <w:rPr>
          <w:b/>
          <w:bCs/>
          <w:lang w:val="en-GB"/>
        </w:rPr>
        <w:t>12</w:t>
      </w:r>
      <w:r w:rsidRPr="00B8130B">
        <w:rPr>
          <w:lang w:val="en-GB"/>
        </w:rPr>
        <w:t>, 363–386. (doi:10.5194/gmd-12-363-2019)</w:t>
      </w:r>
    </w:p>
    <w:p w14:paraId="7A9A9F8A" w14:textId="77777777" w:rsidR="00B8130B" w:rsidRPr="00B8130B" w:rsidRDefault="00B8130B" w:rsidP="00B8130B">
      <w:pPr>
        <w:pStyle w:val="Bibliography"/>
        <w:rPr>
          <w:lang w:val="en-GB"/>
        </w:rPr>
      </w:pPr>
      <w:r w:rsidRPr="00B8130B">
        <w:rPr>
          <w:lang w:val="en-GB"/>
        </w:rPr>
        <w:t>47.</w:t>
      </w:r>
      <w:r w:rsidRPr="00B8130B">
        <w:rPr>
          <w:lang w:val="en-GB"/>
        </w:rPr>
        <w:tab/>
        <w:t xml:space="preserve">Chabot D, Dutil J-D. 1999 Reduced growth of Atlantic cod in non-lethal hypoxic conditions. </w:t>
      </w:r>
      <w:r w:rsidRPr="00B8130B">
        <w:rPr>
          <w:i/>
          <w:iCs/>
          <w:lang w:val="en-GB"/>
        </w:rPr>
        <w:t>Journal of Fish Biology</w:t>
      </w:r>
      <w:r w:rsidRPr="00B8130B">
        <w:rPr>
          <w:lang w:val="en-GB"/>
        </w:rPr>
        <w:t xml:space="preserve"> </w:t>
      </w:r>
      <w:r w:rsidRPr="00B8130B">
        <w:rPr>
          <w:b/>
          <w:bCs/>
          <w:lang w:val="en-GB"/>
        </w:rPr>
        <w:t>55</w:t>
      </w:r>
      <w:r w:rsidRPr="00B8130B">
        <w:rPr>
          <w:lang w:val="en-GB"/>
        </w:rPr>
        <w:t>, 472–491. (doi:https://doi.org/10.1111/j.1095-8649.1999.tb00693.x)</w:t>
      </w:r>
    </w:p>
    <w:p w14:paraId="18E75CA8" w14:textId="77777777" w:rsidR="00B8130B" w:rsidRPr="00B8130B" w:rsidRDefault="00B8130B" w:rsidP="00B8130B">
      <w:pPr>
        <w:pStyle w:val="Bibliography"/>
        <w:rPr>
          <w:lang w:val="en-GB"/>
        </w:rPr>
      </w:pPr>
      <w:r w:rsidRPr="00B8130B">
        <w:rPr>
          <w:lang w:val="en-GB"/>
        </w:rPr>
        <w:t>48.</w:t>
      </w:r>
      <w:r w:rsidRPr="00B8130B">
        <w:rPr>
          <w:lang w:val="en-GB"/>
        </w:rPr>
        <w:tab/>
        <w:t xml:space="preserve">Hrycik AR, Almeida LZ, Höök TO. 2017 Sub-lethal effects on fish provide insight into a biologically-relevant threshold of hypoxia. </w:t>
      </w:r>
      <w:r w:rsidRPr="00B8130B">
        <w:rPr>
          <w:i/>
          <w:iCs/>
          <w:lang w:val="en-GB"/>
        </w:rPr>
        <w:t>Oikos</w:t>
      </w:r>
      <w:r w:rsidRPr="00B8130B">
        <w:rPr>
          <w:lang w:val="en-GB"/>
        </w:rPr>
        <w:t xml:space="preserve"> </w:t>
      </w:r>
      <w:r w:rsidRPr="00B8130B">
        <w:rPr>
          <w:b/>
          <w:bCs/>
          <w:lang w:val="en-GB"/>
        </w:rPr>
        <w:t>126</w:t>
      </w:r>
      <w:r w:rsidRPr="00B8130B">
        <w:rPr>
          <w:lang w:val="en-GB"/>
        </w:rPr>
        <w:t>, 307–317. (doi:https://doi.org/10.1111/oik.03678)</w:t>
      </w:r>
    </w:p>
    <w:p w14:paraId="7EDA65AE" w14:textId="77777777" w:rsidR="00B8130B" w:rsidRPr="00B8130B" w:rsidRDefault="00B8130B" w:rsidP="00B8130B">
      <w:pPr>
        <w:pStyle w:val="Bibliography"/>
        <w:rPr>
          <w:lang w:val="en-GB"/>
        </w:rPr>
      </w:pPr>
      <w:r w:rsidRPr="00B8130B">
        <w:rPr>
          <w:lang w:val="en-GB"/>
        </w:rPr>
        <w:t>49.</w:t>
      </w:r>
      <w:r w:rsidRPr="00B8130B">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130B">
        <w:rPr>
          <w:i/>
          <w:iCs/>
          <w:lang w:val="en-GB"/>
        </w:rPr>
        <w:t>ICES J Mar Sci</w:t>
      </w:r>
      <w:r w:rsidRPr="00B8130B">
        <w:rPr>
          <w:lang w:val="en-GB"/>
        </w:rPr>
        <w:t xml:space="preserve"> </w:t>
      </w:r>
      <w:r w:rsidRPr="00B8130B">
        <w:rPr>
          <w:b/>
          <w:bCs/>
          <w:lang w:val="en-GB"/>
        </w:rPr>
        <w:t>77</w:t>
      </w:r>
      <w:r w:rsidRPr="00B8130B">
        <w:rPr>
          <w:lang w:val="en-GB"/>
        </w:rPr>
        <w:t>, 2089–2105. (doi:10.1093/icesjms/fsaa107)</w:t>
      </w:r>
    </w:p>
    <w:p w14:paraId="1B7BBD73" w14:textId="77777777" w:rsidR="00B8130B" w:rsidRPr="00B8130B" w:rsidRDefault="00B8130B" w:rsidP="00B8130B">
      <w:pPr>
        <w:pStyle w:val="Bibliography"/>
        <w:rPr>
          <w:lang w:val="en-GB"/>
        </w:rPr>
      </w:pPr>
      <w:r w:rsidRPr="00B8130B">
        <w:rPr>
          <w:lang w:val="en-GB"/>
        </w:rPr>
        <w:t>50.</w:t>
      </w:r>
      <w:r w:rsidRPr="00B8130B">
        <w:rPr>
          <w:lang w:val="en-GB"/>
        </w:rPr>
        <w:tab/>
        <w:t xml:space="preserve">Neumann T </w:t>
      </w:r>
      <w:r w:rsidRPr="00B8130B">
        <w:rPr>
          <w:i/>
          <w:iCs/>
          <w:lang w:val="en-GB"/>
        </w:rPr>
        <w:t>et al.</w:t>
      </w:r>
      <w:r w:rsidRPr="00B8130B">
        <w:rPr>
          <w:lang w:val="en-GB"/>
        </w:rPr>
        <w:t xml:space="preserve"> 2021 Optical model for the Baltic Sea with an explicit CDOM state variable: a case study with Model ERGOM (version 1.2). </w:t>
      </w:r>
      <w:r w:rsidRPr="00B8130B">
        <w:rPr>
          <w:i/>
          <w:iCs/>
          <w:lang w:val="en-GB"/>
        </w:rPr>
        <w:t>Geoscientific Model Development</w:t>
      </w:r>
      <w:r w:rsidRPr="00B8130B">
        <w:rPr>
          <w:lang w:val="en-GB"/>
        </w:rPr>
        <w:t xml:space="preserve"> </w:t>
      </w:r>
      <w:r w:rsidRPr="00B8130B">
        <w:rPr>
          <w:b/>
          <w:bCs/>
          <w:lang w:val="en-GB"/>
        </w:rPr>
        <w:t>14</w:t>
      </w:r>
      <w:r w:rsidRPr="00B8130B">
        <w:rPr>
          <w:lang w:val="en-GB"/>
        </w:rPr>
        <w:t>, 5049–5062. (doi:10.5194/gmd-14-5049-2021)</w:t>
      </w:r>
    </w:p>
    <w:p w14:paraId="751F945B" w14:textId="77777777" w:rsidR="00B8130B" w:rsidRPr="00B8130B" w:rsidRDefault="00B8130B" w:rsidP="00B8130B">
      <w:pPr>
        <w:pStyle w:val="Bibliography"/>
        <w:rPr>
          <w:lang w:val="en-GB"/>
        </w:rPr>
      </w:pPr>
      <w:r w:rsidRPr="00B8130B">
        <w:rPr>
          <w:lang w:val="en-GB"/>
        </w:rPr>
        <w:t>51.</w:t>
      </w:r>
      <w:r w:rsidRPr="00B8130B">
        <w:rPr>
          <w:lang w:val="en-GB"/>
        </w:rPr>
        <w:tab/>
        <w:t xml:space="preserve">Whittingham MJ, Stephens PA, Bradbury RB, Freckleton RP. 2006 Why do we still use stepwise modelling in ecology and behaviour? </w:t>
      </w:r>
      <w:r w:rsidRPr="00B8130B">
        <w:rPr>
          <w:i/>
          <w:iCs/>
          <w:lang w:val="en-GB"/>
        </w:rPr>
        <w:t>Journal of Animal Ecology</w:t>
      </w:r>
      <w:r w:rsidRPr="00B8130B">
        <w:rPr>
          <w:lang w:val="en-GB"/>
        </w:rPr>
        <w:t xml:space="preserve"> </w:t>
      </w:r>
      <w:r w:rsidRPr="00B8130B">
        <w:rPr>
          <w:b/>
          <w:bCs/>
          <w:lang w:val="en-GB"/>
        </w:rPr>
        <w:t>75</w:t>
      </w:r>
      <w:r w:rsidRPr="00B8130B">
        <w:rPr>
          <w:lang w:val="en-GB"/>
        </w:rPr>
        <w:t>, 1182–1189. (doi:10.1111/j.1365-2656.2006.01141.x)</w:t>
      </w:r>
    </w:p>
    <w:p w14:paraId="578B4E02" w14:textId="77777777" w:rsidR="00B8130B" w:rsidRPr="00B8130B" w:rsidRDefault="00B8130B" w:rsidP="00B8130B">
      <w:pPr>
        <w:pStyle w:val="Bibliography"/>
        <w:rPr>
          <w:lang w:val="en-GB"/>
        </w:rPr>
      </w:pPr>
      <w:r w:rsidRPr="00B8130B">
        <w:rPr>
          <w:lang w:val="en-GB"/>
        </w:rPr>
        <w:t>52.</w:t>
      </w:r>
      <w:r w:rsidRPr="00B8130B">
        <w:rPr>
          <w:lang w:val="en-GB"/>
        </w:rPr>
        <w:tab/>
        <w:t xml:space="preserve">Latimer AM, Banerjee S, Jr HS, Mosher ES, Jr JAS. 2009 Hierarchical models facilitate spatial analysis of large data sets: a case study on invasive plant species in the northeastern United States. </w:t>
      </w:r>
      <w:r w:rsidRPr="00B8130B">
        <w:rPr>
          <w:i/>
          <w:iCs/>
          <w:lang w:val="en-GB"/>
        </w:rPr>
        <w:t>Ecology Letters</w:t>
      </w:r>
      <w:r w:rsidRPr="00B8130B">
        <w:rPr>
          <w:lang w:val="en-GB"/>
        </w:rPr>
        <w:t xml:space="preserve"> </w:t>
      </w:r>
      <w:r w:rsidRPr="00B8130B">
        <w:rPr>
          <w:b/>
          <w:bCs/>
          <w:lang w:val="en-GB"/>
        </w:rPr>
        <w:t>12</w:t>
      </w:r>
      <w:r w:rsidRPr="00B8130B">
        <w:rPr>
          <w:lang w:val="en-GB"/>
        </w:rPr>
        <w:t>, 144–154. (doi:https://doi.org/10.1111/j.1461-0248.2008.01270.x)</w:t>
      </w:r>
    </w:p>
    <w:p w14:paraId="163C92BF" w14:textId="77777777" w:rsidR="00B8130B" w:rsidRPr="00B8130B" w:rsidRDefault="00B8130B" w:rsidP="00B8130B">
      <w:pPr>
        <w:pStyle w:val="Bibliography"/>
        <w:rPr>
          <w:lang w:val="en-GB"/>
        </w:rPr>
      </w:pPr>
      <w:r w:rsidRPr="00B8130B">
        <w:rPr>
          <w:lang w:val="en-GB"/>
        </w:rPr>
        <w:t>53.</w:t>
      </w:r>
      <w:r w:rsidRPr="00B8130B">
        <w:rPr>
          <w:lang w:val="en-GB"/>
        </w:rPr>
        <w:tab/>
        <w:t xml:space="preserve">Anderson SC, Ward EJ. 2019 Black swans in space: modeling spatiotemporal processes with extremes. </w:t>
      </w:r>
      <w:r w:rsidRPr="00B8130B">
        <w:rPr>
          <w:i/>
          <w:iCs/>
          <w:lang w:val="en-GB"/>
        </w:rPr>
        <w:t>Ecology</w:t>
      </w:r>
      <w:r w:rsidRPr="00B8130B">
        <w:rPr>
          <w:lang w:val="en-GB"/>
        </w:rPr>
        <w:t xml:space="preserve"> </w:t>
      </w:r>
      <w:r w:rsidRPr="00B8130B">
        <w:rPr>
          <w:b/>
          <w:bCs/>
          <w:lang w:val="en-GB"/>
        </w:rPr>
        <w:t>100</w:t>
      </w:r>
      <w:r w:rsidRPr="00B8130B">
        <w:rPr>
          <w:lang w:val="en-GB"/>
        </w:rPr>
        <w:t>, e02403. (doi:10.1002/ecy.2403)</w:t>
      </w:r>
    </w:p>
    <w:p w14:paraId="2CD67212" w14:textId="77777777" w:rsidR="00B8130B" w:rsidRPr="00B8130B" w:rsidRDefault="00B8130B" w:rsidP="00B8130B">
      <w:pPr>
        <w:pStyle w:val="Bibliography"/>
        <w:rPr>
          <w:lang w:val="en-GB"/>
        </w:rPr>
      </w:pPr>
      <w:r w:rsidRPr="00B8130B">
        <w:rPr>
          <w:lang w:val="en-GB"/>
        </w:rPr>
        <w:t>54.</w:t>
      </w:r>
      <w:r w:rsidRPr="00B8130B">
        <w:rPr>
          <w:lang w:val="en-GB"/>
        </w:rPr>
        <w:tab/>
        <w:t xml:space="preserve">Kristensen K, Nielsen A, Berg CW, Skaug H, Bell BM. 2016 TMB: Automatic Differentiation and Laplace Approximation. </w:t>
      </w:r>
      <w:r w:rsidRPr="00B8130B">
        <w:rPr>
          <w:i/>
          <w:iCs/>
          <w:lang w:val="en-GB"/>
        </w:rPr>
        <w:t>Journal of Statistical Software</w:t>
      </w:r>
      <w:r w:rsidRPr="00B8130B">
        <w:rPr>
          <w:lang w:val="en-GB"/>
        </w:rPr>
        <w:t xml:space="preserve"> </w:t>
      </w:r>
      <w:r w:rsidRPr="00B8130B">
        <w:rPr>
          <w:b/>
          <w:bCs/>
          <w:lang w:val="en-GB"/>
        </w:rPr>
        <w:t>70</w:t>
      </w:r>
      <w:r w:rsidRPr="00B8130B">
        <w:rPr>
          <w:lang w:val="en-GB"/>
        </w:rPr>
        <w:t>, 1–21. (doi:10.18637/jss.v070.i05)</w:t>
      </w:r>
    </w:p>
    <w:p w14:paraId="39E2D75C" w14:textId="77777777" w:rsidR="00B8130B" w:rsidRPr="00B8130B" w:rsidRDefault="00B8130B" w:rsidP="00B8130B">
      <w:pPr>
        <w:pStyle w:val="Bibliography"/>
        <w:rPr>
          <w:lang w:val="en-GB"/>
        </w:rPr>
      </w:pPr>
      <w:r w:rsidRPr="00B8130B">
        <w:rPr>
          <w:lang w:val="en-GB"/>
        </w:rPr>
        <w:t>55.</w:t>
      </w:r>
      <w:r w:rsidRPr="00B8130B">
        <w:rPr>
          <w:lang w:val="en-GB"/>
        </w:rPr>
        <w:tab/>
        <w:t xml:space="preserve">Anderson SC, Ward EJ, English PA, Barnett LAK. 2022 sdmTMB: an R package for fast, flexible, and user-friendly generalized linear mixed effects models with spatial and spatiotemporal random fields. </w:t>
      </w:r>
      <w:r w:rsidRPr="00B8130B">
        <w:rPr>
          <w:i/>
          <w:iCs/>
          <w:lang w:val="en-GB"/>
        </w:rPr>
        <w:t>bioRxiv (https://doi.org/10.1101/2022.03.24.485545)</w:t>
      </w:r>
      <w:r w:rsidRPr="00B8130B">
        <w:rPr>
          <w:lang w:val="en-GB"/>
        </w:rPr>
        <w:t>. , 2022.03.24.485545. (doi:10.1101/2022.03.24.485545)</w:t>
      </w:r>
    </w:p>
    <w:p w14:paraId="4E6CAE73" w14:textId="77777777" w:rsidR="00B8130B" w:rsidRPr="00B8130B" w:rsidRDefault="00B8130B" w:rsidP="00B8130B">
      <w:pPr>
        <w:pStyle w:val="Bibliography"/>
        <w:rPr>
          <w:lang w:val="en-GB"/>
        </w:rPr>
      </w:pPr>
      <w:r w:rsidRPr="00B8130B">
        <w:rPr>
          <w:lang w:val="en-GB"/>
        </w:rPr>
        <w:t>56.</w:t>
      </w:r>
      <w:r w:rsidRPr="00B8130B">
        <w:rPr>
          <w:lang w:val="en-GB"/>
        </w:rPr>
        <w:tab/>
        <w:t xml:space="preserve">Wickham H, Averick M, Bryan J, Chang W, D’Agostino McGowan L, François R, Grolemund G, Alex H. 2019 Welcome to the tidyverse. </w:t>
      </w:r>
      <w:r w:rsidRPr="00B8130B">
        <w:rPr>
          <w:i/>
          <w:iCs/>
          <w:lang w:val="en-GB"/>
        </w:rPr>
        <w:t>Journal of Open Source Software</w:t>
      </w:r>
      <w:r w:rsidRPr="00B8130B">
        <w:rPr>
          <w:lang w:val="en-GB"/>
        </w:rPr>
        <w:t xml:space="preserve"> , 1686. (doi:https://doi.org/10.21105/joss.01686)</w:t>
      </w:r>
    </w:p>
    <w:p w14:paraId="3A6D5D4D" w14:textId="77777777" w:rsidR="00B8130B" w:rsidRPr="00B8130B" w:rsidRDefault="00B8130B" w:rsidP="00B8130B">
      <w:pPr>
        <w:pStyle w:val="Bibliography"/>
        <w:rPr>
          <w:lang w:val="en-GB"/>
        </w:rPr>
      </w:pPr>
      <w:r w:rsidRPr="00B8130B">
        <w:rPr>
          <w:lang w:val="en-GB"/>
        </w:rPr>
        <w:t>57.</w:t>
      </w:r>
      <w:r w:rsidRPr="00B8130B">
        <w:rPr>
          <w:lang w:val="en-GB"/>
        </w:rPr>
        <w:tab/>
        <w:t xml:space="preserve">Nakagawa S, Schielzeth H. 2013 A general and simple method for obtaining R2 from generalized linear mixed-effects models. </w:t>
      </w:r>
      <w:r w:rsidRPr="00B8130B">
        <w:rPr>
          <w:i/>
          <w:iCs/>
          <w:lang w:val="en-GB"/>
        </w:rPr>
        <w:t>Methods in Ecology and Evolution</w:t>
      </w:r>
      <w:r w:rsidRPr="00B8130B">
        <w:rPr>
          <w:lang w:val="en-GB"/>
        </w:rPr>
        <w:t xml:space="preserve"> </w:t>
      </w:r>
      <w:r w:rsidRPr="00B8130B">
        <w:rPr>
          <w:b/>
          <w:bCs/>
          <w:lang w:val="en-GB"/>
        </w:rPr>
        <w:t>4</w:t>
      </w:r>
      <w:r w:rsidRPr="00B8130B">
        <w:rPr>
          <w:lang w:val="en-GB"/>
        </w:rPr>
        <w:t>, 133–142. (doi:10.1111/j.2041-210x.2012.00261.x)</w:t>
      </w:r>
    </w:p>
    <w:p w14:paraId="10A11F8D" w14:textId="77777777" w:rsidR="00B8130B" w:rsidRPr="00B8130B" w:rsidRDefault="00B8130B" w:rsidP="00B8130B">
      <w:pPr>
        <w:pStyle w:val="Bibliography"/>
        <w:rPr>
          <w:lang w:val="en-GB"/>
        </w:rPr>
      </w:pPr>
      <w:r w:rsidRPr="00B8130B">
        <w:rPr>
          <w:lang w:val="en-GB"/>
        </w:rPr>
        <w:lastRenderedPageBreak/>
        <w:t>58.</w:t>
      </w:r>
      <w:r w:rsidRPr="00B8130B">
        <w:rPr>
          <w:lang w:val="en-GB"/>
        </w:rPr>
        <w:tab/>
        <w:t xml:space="preserve">Limburg KE, Casini M. 2019 Otolith chemistry indicates recent worsened Baltic cod condition is linked to hypoxia exposure. </w:t>
      </w:r>
      <w:r w:rsidRPr="00B8130B">
        <w:rPr>
          <w:i/>
          <w:iCs/>
          <w:lang w:val="en-GB"/>
        </w:rPr>
        <w:t>Biology Letters</w:t>
      </w:r>
      <w:r w:rsidRPr="00B8130B">
        <w:rPr>
          <w:lang w:val="en-GB"/>
        </w:rPr>
        <w:t xml:space="preserve"> </w:t>
      </w:r>
      <w:r w:rsidRPr="00B8130B">
        <w:rPr>
          <w:b/>
          <w:bCs/>
          <w:lang w:val="en-GB"/>
        </w:rPr>
        <w:t>15</w:t>
      </w:r>
      <w:r w:rsidRPr="00B8130B">
        <w:rPr>
          <w:lang w:val="en-GB"/>
        </w:rPr>
        <w:t>, 20190352. (doi:10.1098/rsbl.2019.0352)</w:t>
      </w:r>
    </w:p>
    <w:p w14:paraId="10443021" w14:textId="77777777" w:rsidR="00B8130B" w:rsidRPr="00B8130B" w:rsidRDefault="00B8130B" w:rsidP="00B8130B">
      <w:pPr>
        <w:pStyle w:val="Bibliography"/>
        <w:rPr>
          <w:lang w:val="en-GB"/>
        </w:rPr>
      </w:pPr>
      <w:r w:rsidRPr="00B8130B">
        <w:rPr>
          <w:lang w:val="en-GB"/>
        </w:rPr>
        <w:t>59.</w:t>
      </w:r>
      <w:r w:rsidRPr="00B8130B">
        <w:rPr>
          <w:lang w:val="en-GB"/>
        </w:rPr>
        <w:tab/>
        <w:t xml:space="preserve">Brander K. 2020 Reduced growth in Baltic Sea cod may be due to mild hypoxia. </w:t>
      </w:r>
      <w:r w:rsidRPr="00B8130B">
        <w:rPr>
          <w:i/>
          <w:iCs/>
          <w:lang w:val="en-GB"/>
        </w:rPr>
        <w:t>ICES J Mar Sci</w:t>
      </w:r>
      <w:r w:rsidRPr="00B8130B">
        <w:rPr>
          <w:lang w:val="en-GB"/>
        </w:rPr>
        <w:t xml:space="preserve"> </w:t>
      </w:r>
      <w:r w:rsidRPr="00B8130B">
        <w:rPr>
          <w:b/>
          <w:bCs/>
          <w:lang w:val="en-GB"/>
        </w:rPr>
        <w:t>77</w:t>
      </w:r>
      <w:r w:rsidRPr="00B8130B">
        <w:rPr>
          <w:lang w:val="en-GB"/>
        </w:rPr>
        <w:t>, 2003–2005. (doi:10.1093/icesjms/fsaa041)</w:t>
      </w:r>
    </w:p>
    <w:p w14:paraId="22F7158B" w14:textId="77777777" w:rsidR="00B8130B" w:rsidRPr="00B8130B" w:rsidRDefault="00B8130B" w:rsidP="00B8130B">
      <w:pPr>
        <w:pStyle w:val="Bibliography"/>
        <w:rPr>
          <w:lang w:val="en-GB"/>
        </w:rPr>
      </w:pPr>
      <w:r w:rsidRPr="00B8130B">
        <w:rPr>
          <w:lang w:val="en-GB"/>
        </w:rPr>
        <w:t>60.</w:t>
      </w:r>
      <w:r w:rsidRPr="00B8130B">
        <w:rPr>
          <w:lang w:val="en-GB"/>
        </w:rPr>
        <w:tab/>
        <w:t xml:space="preserve">Brander K. 2022 Support for the hypothesis that growth of eastern Baltic cod is affected by mild hypoxia. A comment on Svedäng et al. (2022). </w:t>
      </w:r>
      <w:r w:rsidRPr="00B8130B">
        <w:rPr>
          <w:i/>
          <w:iCs/>
          <w:lang w:val="en-GB"/>
        </w:rPr>
        <w:t>ICES Journal of Marine Science</w:t>
      </w:r>
      <w:r w:rsidRPr="00B8130B">
        <w:rPr>
          <w:lang w:val="en-GB"/>
        </w:rPr>
        <w:t xml:space="preserve"> , fsac070. (doi:10.1093/icesjms/fsac070)</w:t>
      </w:r>
    </w:p>
    <w:p w14:paraId="7C0227C5" w14:textId="77777777" w:rsidR="00B8130B" w:rsidRPr="00B8130B" w:rsidRDefault="00B8130B" w:rsidP="00B8130B">
      <w:pPr>
        <w:pStyle w:val="Bibliography"/>
        <w:rPr>
          <w:lang w:val="en-GB"/>
        </w:rPr>
      </w:pPr>
      <w:r w:rsidRPr="00B8130B">
        <w:rPr>
          <w:lang w:val="en-GB"/>
        </w:rPr>
        <w:t>61.</w:t>
      </w:r>
      <w:r w:rsidRPr="00B8130B">
        <w:rPr>
          <w:lang w:val="en-GB"/>
        </w:rPr>
        <w:tab/>
        <w:t xml:space="preserve">Lehmann A, Hinrichsen H-H, Getzlaff K, Myrberg K. 2014 Quantifying the heterogeneity of hypoxic and anoxic areas in the Baltic Sea by a simplified coupled hydrodynamic-oxygen consumption model approach. </w:t>
      </w:r>
      <w:r w:rsidRPr="00B8130B">
        <w:rPr>
          <w:i/>
          <w:iCs/>
          <w:lang w:val="en-GB"/>
        </w:rPr>
        <w:t>Journal of Marine Systems</w:t>
      </w:r>
      <w:r w:rsidRPr="00B8130B">
        <w:rPr>
          <w:lang w:val="en-GB"/>
        </w:rPr>
        <w:t xml:space="preserve"> </w:t>
      </w:r>
      <w:r w:rsidRPr="00B8130B">
        <w:rPr>
          <w:b/>
          <w:bCs/>
          <w:lang w:val="en-GB"/>
        </w:rPr>
        <w:t>134</w:t>
      </w:r>
      <w:r w:rsidRPr="00B8130B">
        <w:rPr>
          <w:lang w:val="en-GB"/>
        </w:rPr>
        <w:t>, 20–28. (doi:10.1016/j.jmarsys.2014.02.012)</w:t>
      </w:r>
    </w:p>
    <w:p w14:paraId="79BCAC32" w14:textId="77777777" w:rsidR="00B8130B" w:rsidRPr="00B8130B" w:rsidRDefault="00B8130B" w:rsidP="00B8130B">
      <w:pPr>
        <w:pStyle w:val="Bibliography"/>
        <w:rPr>
          <w:lang w:val="en-GB"/>
        </w:rPr>
      </w:pPr>
      <w:r w:rsidRPr="00B8130B">
        <w:rPr>
          <w:lang w:val="en-GB"/>
        </w:rPr>
        <w:t>62.</w:t>
      </w:r>
      <w:r w:rsidRPr="00B8130B">
        <w:rPr>
          <w:lang w:val="en-GB"/>
        </w:rPr>
        <w:tab/>
        <w:t xml:space="preserve">Lehmann A, Krauss W, Hinrichsen H-H. 2002 Effects of remote and local atmospheric forcing on circulation and upwelling in the Baltic Sea. </w:t>
      </w:r>
      <w:r w:rsidRPr="00B8130B">
        <w:rPr>
          <w:i/>
          <w:iCs/>
          <w:lang w:val="en-GB"/>
        </w:rPr>
        <w:t>Tellus A</w:t>
      </w:r>
      <w:r w:rsidRPr="00B8130B">
        <w:rPr>
          <w:lang w:val="en-GB"/>
        </w:rPr>
        <w:t xml:space="preserve"> </w:t>
      </w:r>
      <w:r w:rsidRPr="00B8130B">
        <w:rPr>
          <w:b/>
          <w:bCs/>
          <w:lang w:val="en-GB"/>
        </w:rPr>
        <w:t>54</w:t>
      </w:r>
      <w:r w:rsidRPr="00B8130B">
        <w:rPr>
          <w:lang w:val="en-GB"/>
        </w:rPr>
        <w:t>, 299–316. (doi:10.1034/j.1600-0870.2002.00289.x)</w:t>
      </w:r>
    </w:p>
    <w:p w14:paraId="5626EF47" w14:textId="77777777" w:rsidR="00B8130B" w:rsidRPr="00B8130B" w:rsidRDefault="00B8130B" w:rsidP="00B8130B">
      <w:pPr>
        <w:pStyle w:val="Bibliography"/>
        <w:rPr>
          <w:lang w:val="en-GB"/>
        </w:rPr>
      </w:pPr>
      <w:r w:rsidRPr="00B8130B">
        <w:rPr>
          <w:lang w:val="en-GB"/>
        </w:rPr>
        <w:t>63.</w:t>
      </w:r>
      <w:r w:rsidRPr="00B8130B">
        <w:rPr>
          <w:lang w:val="en-GB"/>
        </w:rPr>
        <w:tab/>
        <w:t xml:space="preserve">Orio A, Bergström U, Florin A-B, Lehmann A, Šics I, Casini M. 2019 Spatial contraction of demersal fish populations in a large marine ecosystem. </w:t>
      </w:r>
      <w:r w:rsidRPr="00B8130B">
        <w:rPr>
          <w:i/>
          <w:iCs/>
          <w:lang w:val="en-GB"/>
        </w:rPr>
        <w:t>Journal of Biogeography</w:t>
      </w:r>
      <w:r w:rsidRPr="00B8130B">
        <w:rPr>
          <w:lang w:val="en-GB"/>
        </w:rPr>
        <w:t xml:space="preserve"> </w:t>
      </w:r>
      <w:r w:rsidRPr="00B8130B">
        <w:rPr>
          <w:b/>
          <w:bCs/>
          <w:lang w:val="en-GB"/>
        </w:rPr>
        <w:t>46</w:t>
      </w:r>
      <w:r w:rsidRPr="00B8130B">
        <w:rPr>
          <w:lang w:val="en-GB"/>
        </w:rPr>
        <w:t>, 633–645. (doi:10.1111/jbi.13510)</w:t>
      </w:r>
    </w:p>
    <w:p w14:paraId="2EB64D09" w14:textId="77777777" w:rsidR="00B8130B" w:rsidRPr="00B8130B" w:rsidRDefault="00B8130B" w:rsidP="00B8130B">
      <w:pPr>
        <w:pStyle w:val="Bibliography"/>
        <w:rPr>
          <w:lang w:val="en-GB"/>
        </w:rPr>
      </w:pPr>
      <w:r w:rsidRPr="00B8130B">
        <w:rPr>
          <w:lang w:val="en-GB"/>
        </w:rPr>
        <w:t>64.</w:t>
      </w:r>
      <w:r w:rsidRPr="00B8130B">
        <w:rPr>
          <w:lang w:val="en-GB"/>
        </w:rPr>
        <w:tab/>
        <w:t xml:space="preserve">Tomczak MT </w:t>
      </w:r>
      <w:r w:rsidRPr="00B8130B">
        <w:rPr>
          <w:i/>
          <w:iCs/>
          <w:lang w:val="en-GB"/>
        </w:rPr>
        <w:t>et al.</w:t>
      </w:r>
      <w:r w:rsidRPr="00B8130B">
        <w:rPr>
          <w:lang w:val="en-GB"/>
        </w:rPr>
        <w:t xml:space="preserve"> 2022 Reference state, structure, regime shifts, and regulatory drivers in a coastal sea over the last century: The Central Baltic Sea case. </w:t>
      </w:r>
      <w:r w:rsidRPr="00B8130B">
        <w:rPr>
          <w:i/>
          <w:iCs/>
          <w:lang w:val="en-GB"/>
        </w:rPr>
        <w:t>Limnology and Oceanography</w:t>
      </w:r>
      <w:r w:rsidRPr="00B8130B">
        <w:rPr>
          <w:lang w:val="en-GB"/>
        </w:rPr>
        <w:t xml:space="preserve"> </w:t>
      </w:r>
      <w:r w:rsidRPr="00B8130B">
        <w:rPr>
          <w:b/>
          <w:bCs/>
          <w:lang w:val="en-GB"/>
        </w:rPr>
        <w:t>67</w:t>
      </w:r>
      <w:r w:rsidRPr="00B8130B">
        <w:rPr>
          <w:lang w:val="en-GB"/>
        </w:rPr>
        <w:t>, S266–S284. (doi:10.1002/lno.11975)</w:t>
      </w:r>
    </w:p>
    <w:p w14:paraId="22B62EBC" w14:textId="77777777" w:rsidR="00B8130B" w:rsidRPr="00B8130B" w:rsidRDefault="00B8130B" w:rsidP="00B8130B">
      <w:pPr>
        <w:pStyle w:val="Bibliography"/>
        <w:rPr>
          <w:lang w:val="en-GB"/>
        </w:rPr>
      </w:pPr>
      <w:r w:rsidRPr="00B8130B">
        <w:rPr>
          <w:lang w:val="en-GB"/>
        </w:rPr>
        <w:t>65.</w:t>
      </w:r>
      <w:r w:rsidRPr="00B8130B">
        <w:rPr>
          <w:lang w:val="en-GB"/>
        </w:rPr>
        <w:tab/>
        <w:t>Svedäng H, Savchuk O, Villnäs A, Norkko A, Gustafsson BG, Wikström SA, Humborg C. 2022 Re-thinking the “ecological envelope” of Eastern Baltic cod (</w:t>
      </w:r>
      <w:r w:rsidRPr="00B8130B">
        <w:rPr>
          <w:i/>
          <w:iCs/>
          <w:lang w:val="en-GB"/>
        </w:rPr>
        <w:t>Gadus morhua</w:t>
      </w:r>
      <w:r w:rsidRPr="00B8130B">
        <w:rPr>
          <w:lang w:val="en-GB"/>
        </w:rPr>
        <w:t xml:space="preserve">): conditions for productivity, reproduction, and feeding over time. </w:t>
      </w:r>
      <w:r w:rsidRPr="00B8130B">
        <w:rPr>
          <w:i/>
          <w:iCs/>
          <w:lang w:val="en-GB"/>
        </w:rPr>
        <w:t>ICES Journal of Marine Science</w:t>
      </w:r>
      <w:r w:rsidRPr="00B8130B">
        <w:rPr>
          <w:lang w:val="en-GB"/>
        </w:rPr>
        <w:t xml:space="preserve"> , fsac017. (doi:10.1093/icesjms/fsac017)</w:t>
      </w:r>
    </w:p>
    <w:p w14:paraId="422B9B51" w14:textId="77777777" w:rsidR="00B8130B" w:rsidRPr="00B8130B" w:rsidRDefault="00B8130B" w:rsidP="00B8130B">
      <w:pPr>
        <w:pStyle w:val="Bibliography"/>
        <w:rPr>
          <w:lang w:val="en-GB"/>
        </w:rPr>
      </w:pPr>
      <w:r w:rsidRPr="00B8130B">
        <w:rPr>
          <w:lang w:val="en-GB"/>
        </w:rPr>
        <w:t>66.</w:t>
      </w:r>
      <w:r w:rsidRPr="00B8130B">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130B">
        <w:rPr>
          <w:i/>
          <w:iCs/>
          <w:lang w:val="en-GB"/>
        </w:rPr>
        <w:t>Phil. Trans. R. Soc. B</w:t>
      </w:r>
      <w:r w:rsidRPr="00B8130B">
        <w:rPr>
          <w:lang w:val="en-GB"/>
        </w:rPr>
        <w:t xml:space="preserve"> </w:t>
      </w:r>
      <w:r w:rsidRPr="00B8130B">
        <w:rPr>
          <w:b/>
          <w:bCs/>
          <w:lang w:val="en-GB"/>
        </w:rPr>
        <w:t>370</w:t>
      </w:r>
      <w:r w:rsidRPr="00B8130B">
        <w:rPr>
          <w:lang w:val="en-GB"/>
        </w:rPr>
        <w:t>, 20130262. (doi:10.1098/rstb.2013.0262)</w:t>
      </w:r>
    </w:p>
    <w:p w14:paraId="1DF25509" w14:textId="77777777" w:rsidR="00B8130B" w:rsidRPr="00B8130B" w:rsidRDefault="00B8130B" w:rsidP="00B8130B">
      <w:pPr>
        <w:pStyle w:val="Bibliography"/>
        <w:rPr>
          <w:lang w:val="en-GB"/>
        </w:rPr>
      </w:pPr>
      <w:r w:rsidRPr="00B8130B">
        <w:rPr>
          <w:lang w:val="en-GB"/>
        </w:rPr>
        <w:t>67.</w:t>
      </w:r>
      <w:r w:rsidRPr="00B8130B">
        <w:rPr>
          <w:lang w:val="en-GB"/>
        </w:rPr>
        <w:tab/>
        <w:t xml:space="preserve">Ryberg MP, Skov PV, Vendramin N, Buchmann K, Nielsen A, Behrens JW. 2020 Physiological condition of Eastern Baltic cod, </w:t>
      </w:r>
      <w:r w:rsidRPr="00B8130B">
        <w:rPr>
          <w:i/>
          <w:iCs/>
          <w:lang w:val="en-GB"/>
        </w:rPr>
        <w:t>Gadus morhua</w:t>
      </w:r>
      <w:r w:rsidRPr="00B8130B">
        <w:rPr>
          <w:lang w:val="en-GB"/>
        </w:rPr>
        <w:t xml:space="preserve">, infected with the parasitic nematode Contracaecum osculatum. </w:t>
      </w:r>
      <w:r w:rsidRPr="00B8130B">
        <w:rPr>
          <w:i/>
          <w:iCs/>
          <w:lang w:val="en-GB"/>
        </w:rPr>
        <w:t>Conserv Physiol</w:t>
      </w:r>
      <w:r w:rsidRPr="00B8130B">
        <w:rPr>
          <w:lang w:val="en-GB"/>
        </w:rPr>
        <w:t xml:space="preserve"> </w:t>
      </w:r>
      <w:r w:rsidRPr="00B8130B">
        <w:rPr>
          <w:b/>
          <w:bCs/>
          <w:lang w:val="en-GB"/>
        </w:rPr>
        <w:t>8</w:t>
      </w:r>
      <w:r w:rsidRPr="00B8130B">
        <w:rPr>
          <w:lang w:val="en-GB"/>
        </w:rPr>
        <w:t>. (doi:10.1093/conphys/coaa093)</w:t>
      </w:r>
    </w:p>
    <w:p w14:paraId="74B4EF3E" w14:textId="77777777" w:rsidR="00B8130B" w:rsidRPr="00B8130B" w:rsidRDefault="00B8130B" w:rsidP="00B8130B">
      <w:pPr>
        <w:pStyle w:val="Bibliography"/>
        <w:rPr>
          <w:lang w:val="en-GB"/>
        </w:rPr>
      </w:pPr>
      <w:r w:rsidRPr="00B8130B">
        <w:rPr>
          <w:lang w:val="en-GB"/>
        </w:rPr>
        <w:t>68.</w:t>
      </w:r>
      <w:r w:rsidRPr="00B8130B">
        <w:rPr>
          <w:lang w:val="en-GB"/>
        </w:rPr>
        <w:tab/>
        <w:t xml:space="preserve">Eero M, Cardinale M, Storr-Paulsen M. 2020 Emerging challenges for resource management under ecosystem change: Example of cod in the Baltic Sea. </w:t>
      </w:r>
      <w:r w:rsidRPr="00B8130B">
        <w:rPr>
          <w:i/>
          <w:iCs/>
          <w:lang w:val="en-GB"/>
        </w:rPr>
        <w:t>Ocean &amp; Coastal Management</w:t>
      </w:r>
      <w:r w:rsidRPr="00B8130B">
        <w:rPr>
          <w:lang w:val="en-GB"/>
        </w:rPr>
        <w:t xml:space="preserve"> </w:t>
      </w:r>
      <w:r w:rsidRPr="00B8130B">
        <w:rPr>
          <w:b/>
          <w:bCs/>
          <w:lang w:val="en-GB"/>
        </w:rPr>
        <w:t>198</w:t>
      </w:r>
      <w:r w:rsidRPr="00B8130B">
        <w:rPr>
          <w:lang w:val="en-GB"/>
        </w:rPr>
        <w:t>, 105314. (doi:10.1016/j.ocecoaman.2020.105314)</w:t>
      </w:r>
    </w:p>
    <w:p w14:paraId="2A4665D7" w14:textId="5C963204"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6A50094E" w14:textId="2129A102" w:rsidR="00E27003" w:rsidRPr="00C038C3" w:rsidRDefault="00E27003" w:rsidP="007A29CF">
      <w:pPr>
        <w:spacing w:line="276" w:lineRule="auto"/>
        <w:rPr>
          <w:b/>
          <w:sz w:val="28"/>
          <w:szCs w:val="28"/>
        </w:rPr>
      </w:pPr>
      <w:r w:rsidRPr="00C038C3">
        <w:rPr>
          <w:b/>
          <w:sz w:val="28"/>
          <w:szCs w:val="28"/>
        </w:rPr>
        <w:lastRenderedPageBreak/>
        <w:t>Figures</w:t>
      </w:r>
    </w:p>
    <w:p w14:paraId="3E374B31" w14:textId="0107EA59" w:rsidR="004001AF" w:rsidRDefault="00EA2A55" w:rsidP="00685EE8">
      <w:pPr>
        <w:spacing w:line="480" w:lineRule="auto"/>
        <w:contextualSpacing/>
        <w:mirrorIndents/>
        <w:jc w:val="both"/>
        <w:rPr>
          <w:b/>
          <w:bCs/>
        </w:rPr>
      </w:pPr>
      <w:bookmarkStart w:id="5" w:name="_qea8h0e4kq36" w:colFirst="0" w:colLast="0"/>
      <w:bookmarkEnd w:id="5"/>
      <w:r>
        <w:rPr>
          <w:b/>
          <w:bCs/>
          <w:noProof/>
        </w:rPr>
        <w:drawing>
          <wp:inline distT="0" distB="0" distL="0" distR="0" wp14:anchorId="27B6084A" wp14:editId="2F839C1D">
            <wp:extent cx="5733415" cy="5300133"/>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t="3544" b="4013"/>
                    <a:stretch/>
                  </pic:blipFill>
                  <pic:spPr bwMode="auto">
                    <a:xfrm>
                      <a:off x="0" y="0"/>
                      <a:ext cx="5733415" cy="5300133"/>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31C83EA6"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D32F1E">
        <w:t>3</w:t>
      </w:r>
      <w:r w:rsidR="001D1D86" w:rsidRPr="00685EE8">
        <w:t>). Vertical line</w:t>
      </w:r>
      <w:r w:rsidR="0081181D">
        <w:t xml:space="preserve"> segments</w:t>
      </w:r>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187B259F" w:rsidR="00043895" w:rsidRDefault="00043895" w:rsidP="00F73E4D">
      <w:pPr>
        <w:spacing w:line="480" w:lineRule="auto"/>
        <w:contextualSpacing/>
        <w:mirrorIndents/>
        <w:jc w:val="center"/>
      </w:pPr>
    </w:p>
    <w:p w14:paraId="3ED772FE" w14:textId="5851FE63" w:rsidR="00E27003" w:rsidRPr="000C69E9" w:rsidRDefault="000C69E9" w:rsidP="00685EE8">
      <w:pPr>
        <w:spacing w:line="480" w:lineRule="auto"/>
        <w:contextualSpacing/>
        <w:mirrorIndents/>
        <w:jc w:val="both"/>
        <w:rPr>
          <w:b/>
          <w:bCs/>
        </w:rPr>
      </w:pPr>
      <w:r>
        <w:rPr>
          <w:noProof/>
        </w:rPr>
        <w:lastRenderedPageBreak/>
        <w:drawing>
          <wp:inline distT="0" distB="0" distL="0" distR="0" wp14:anchorId="063B7BF0" wp14:editId="4D4933FC">
            <wp:extent cx="5733185" cy="4876800"/>
            <wp:effectExtent l="0" t="0" r="0" b="0"/>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rotWithShape="1">
                    <a:blip r:embed="rId13" cstate="print">
                      <a:extLst>
                        <a:ext uri="{28A0092B-C50C-407E-A947-70E740481C1C}">
                          <a14:useLocalDpi xmlns:a14="http://schemas.microsoft.com/office/drawing/2010/main" val="0"/>
                        </a:ext>
                      </a:extLst>
                    </a:blip>
                    <a:srcRect t="7827" b="7111"/>
                    <a:stretch/>
                  </pic:blipFill>
                  <pic:spPr bwMode="auto">
                    <a:xfrm>
                      <a:off x="0" y="0"/>
                      <a:ext cx="5733415" cy="4876996"/>
                    </a:xfrm>
                    <a:prstGeom prst="rect">
                      <a:avLst/>
                    </a:prstGeom>
                    <a:ln>
                      <a:noFill/>
                    </a:ln>
                    <a:extLst>
                      <a:ext uri="{53640926-AAD7-44D8-BBD7-CCE9431645EC}">
                        <a14:shadowObscured xmlns:a14="http://schemas.microsoft.com/office/drawing/2010/main"/>
                      </a:ext>
                    </a:extLst>
                  </pic:spPr>
                </pic:pic>
              </a:graphicData>
            </a:graphic>
          </wp:inline>
        </w:drawing>
      </w:r>
      <w:r w:rsidR="00E27003" w:rsidRPr="00C038C3">
        <w:rPr>
          <w:b/>
          <w:bCs/>
        </w:rPr>
        <w:t xml:space="preserve">Fig. </w:t>
      </w:r>
      <w:r w:rsidR="00F107A2">
        <w:rPr>
          <w:b/>
          <w:bCs/>
        </w:rPr>
        <w:t>2</w:t>
      </w:r>
      <w:r w:rsidR="00E27003" w:rsidRPr="00C038C3">
        <w:rPr>
          <w:b/>
          <w:bCs/>
        </w:rPr>
        <w:t xml:space="preserve">. </w:t>
      </w:r>
      <w:r w:rsidR="00E27003" w:rsidRPr="00C038C3">
        <w:t xml:space="preserve">Predicted </w:t>
      </w:r>
      <w:r w:rsidR="006E5502">
        <w:t xml:space="preserve">Le Cren’s </w:t>
      </w:r>
      <w:r w:rsidR="00E27003" w:rsidRPr="00C038C3">
        <w:t xml:space="preserve">condition </w:t>
      </w:r>
      <w:r w:rsidR="00E569E1">
        <w:t xml:space="preserve">factor </w:t>
      </w:r>
      <w:r w:rsidR="00E27003" w:rsidRPr="00C038C3">
        <w:t xml:space="preserve">with </w:t>
      </w:r>
      <w:r w:rsidR="00C40136">
        <w:t>spatially</w:t>
      </w:r>
      <w:r w:rsidR="0016065B">
        <w:t xml:space="preserve"> </w:t>
      </w:r>
      <w:r w:rsidR="00C40136">
        <w:t xml:space="preserve">varying </w:t>
      </w:r>
      <w:r w:rsidR="00E27003" w:rsidRPr="00C038C3">
        <w:t xml:space="preserve">covariates set to </w:t>
      </w:r>
      <w:r w:rsidR="00C40136">
        <w:t>their true values</w:t>
      </w:r>
      <w:r w:rsidR="004721C5">
        <w:t xml:space="preserve"> </w:t>
      </w:r>
      <w:r w:rsidR="00E27003"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9B3278">
        <w:rPr>
          <w:color w:val="000000" w:themeColor="text1"/>
        </w:rPr>
        <w:t>3</w:t>
      </w:r>
      <w:r w:rsidR="00E27003"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00E27003"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00E27003" w:rsidRPr="00832666">
        <w:rPr>
          <w:color w:val="000000" w:themeColor="text1"/>
        </w:rPr>
        <w:t xml:space="preserve">For all years in the series, see </w:t>
      </w:r>
      <w:r w:rsidR="00E27003" w:rsidRPr="00832666">
        <w:rPr>
          <w:i/>
          <w:iCs/>
          <w:color w:val="000000" w:themeColor="text1"/>
        </w:rPr>
        <w:t>SI Appendix</w:t>
      </w:r>
      <w:r w:rsidR="00E27003" w:rsidRPr="00832666">
        <w:rPr>
          <w:color w:val="000000" w:themeColor="text1"/>
        </w:rPr>
        <w:t>, Fig. S</w:t>
      </w:r>
      <w:r w:rsidR="00871EF3" w:rsidRPr="00832666">
        <w:rPr>
          <w:color w:val="000000" w:themeColor="text1"/>
        </w:rPr>
        <w:t>9</w:t>
      </w:r>
      <w:r w:rsidR="00E27003" w:rsidRPr="00832666">
        <w:t>.</w:t>
      </w:r>
    </w:p>
    <w:p w14:paraId="291FAC9C" w14:textId="2E78A1F3" w:rsidR="006B13F6" w:rsidRDefault="006B13F6" w:rsidP="00685EE8">
      <w:pPr>
        <w:spacing w:line="480" w:lineRule="auto"/>
        <w:contextualSpacing/>
        <w:mirrorIndents/>
        <w:jc w:val="both"/>
      </w:pPr>
    </w:p>
    <w:p w14:paraId="0437641C" w14:textId="469EEE44" w:rsidR="00043895" w:rsidRDefault="0047076B" w:rsidP="00F73E4D">
      <w:pPr>
        <w:spacing w:line="480" w:lineRule="auto"/>
        <w:contextualSpacing/>
        <w:jc w:val="center"/>
      </w:pPr>
      <w:r>
        <w:rPr>
          <w:noProof/>
        </w:rPr>
        <w:lastRenderedPageBreak/>
        <w:drawing>
          <wp:inline distT="0" distB="0" distL="0" distR="0" wp14:anchorId="5A277959" wp14:editId="1D9835A1">
            <wp:extent cx="4128380" cy="4788252"/>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b="5100"/>
                    <a:stretch/>
                  </pic:blipFill>
                  <pic:spPr bwMode="auto">
                    <a:xfrm>
                      <a:off x="0" y="0"/>
                      <a:ext cx="4131301" cy="4791640"/>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1377EE">
        <w:t>haul</w:t>
      </w:r>
      <w:r w:rsidRPr="00FA7014">
        <w:t xml:space="preserve"> refers to covariate</w:t>
      </w:r>
      <w:r w:rsidR="00BF29A5">
        <w:t>s</w:t>
      </w:r>
      <w:r w:rsidRPr="00FA7014">
        <w:t xml:space="preserve"> estimated at the location of the haul, </w:t>
      </w:r>
      <w:r w:rsidRPr="002804A2">
        <w:t>rec</w:t>
      </w:r>
      <w:r w:rsidRPr="00FA7014">
        <w:t xml:space="preserve"> refers to covariate</w:t>
      </w:r>
      <w:r w:rsidR="00D75BA7">
        <w:t>s</w:t>
      </w:r>
      <w:r w:rsidRPr="00FA7014">
        <w:t xml:space="preserve"> </w:t>
      </w:r>
      <w:r w:rsidR="00091ECF">
        <w:t>at the</w:t>
      </w:r>
      <w:r w:rsidRPr="00FA7014">
        <w:t xml:space="preserve"> ICES statistical rectangle and </w:t>
      </w:r>
      <w:r w:rsidRPr="007E7FE5">
        <w:t>s</w:t>
      </w:r>
      <w:r w:rsidR="00ED1195" w:rsidRPr="007E7FE5">
        <w:t>ub</w:t>
      </w:r>
      <w:r w:rsidRPr="00FA7014">
        <w:t xml:space="preserve"> refers to covariate</w:t>
      </w:r>
      <w:r w:rsidR="00D75BA7">
        <w:t>s</w:t>
      </w:r>
      <w:r w:rsidRPr="00FA7014">
        <w:t xml:space="preserve"> over </w:t>
      </w:r>
      <w:r w:rsidRPr="00FA7014">
        <w:rPr>
          <w:color w:val="000000" w:themeColor="text1"/>
        </w:rPr>
        <w:t>ICES subdivision</w:t>
      </w:r>
      <w:r w:rsidR="0081181D">
        <w:rPr>
          <w:color w:val="000000" w:themeColor="text1"/>
        </w:rPr>
        <w:t>s</w:t>
      </w:r>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74D3952F" w:rsidR="00F73E4D" w:rsidRPr="00C038C3" w:rsidRDefault="00A21B30" w:rsidP="00685EE8">
      <w:pPr>
        <w:spacing w:line="480" w:lineRule="auto"/>
        <w:contextualSpacing/>
        <w:mirrorIndents/>
        <w:jc w:val="both"/>
      </w:pPr>
      <w:r>
        <w:rPr>
          <w:noProof/>
        </w:rPr>
        <w:lastRenderedPageBreak/>
        <w:drawing>
          <wp:inline distT="0" distB="0" distL="0" distR="0" wp14:anchorId="740F1040" wp14:editId="45C1A4E8">
            <wp:extent cx="5733415" cy="560493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t="1329" b="912"/>
                    <a:stretch/>
                  </pic:blipFill>
                  <pic:spPr bwMode="auto">
                    <a:xfrm>
                      <a:off x="0" y="0"/>
                      <a:ext cx="5733415" cy="5604933"/>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26BDCD26"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r w:rsidR="007E0A73">
        <w:t>density</w:t>
      </w:r>
      <w:r w:rsidR="007E0A73" w:rsidRPr="00C038C3">
        <w:t xml:space="preserve"> </w:t>
      </w:r>
      <w:r w:rsidRPr="002619B3">
        <w:t xml:space="preserve">model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w:t>
      </w:r>
      <w:r w:rsidR="006014BF">
        <w:t>4</w:t>
      </w:r>
      <w:r w:rsidRPr="00C038C3">
        <w:t xml:space="preserve"> and 201</w:t>
      </w:r>
      <w:r w:rsidR="005F1604">
        <w:t>8</w:t>
      </w:r>
      <w:r w:rsidR="00821864">
        <w:t>)</w:t>
      </w:r>
      <w:r w:rsidR="00F47DD0">
        <w:t>. F</w:t>
      </w:r>
      <w:r w:rsidRPr="00C038C3">
        <w:t xml:space="preserve">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213028FC" w:rsidR="002558CF" w:rsidRPr="0022045E" w:rsidRDefault="00E34669" w:rsidP="00685EE8">
      <w:pPr>
        <w:spacing w:line="480" w:lineRule="auto"/>
        <w:contextualSpacing/>
        <w:mirrorIndents/>
        <w:jc w:val="both"/>
      </w:pPr>
      <w:r>
        <w:rPr>
          <w:noProof/>
        </w:rPr>
        <w:lastRenderedPageBreak/>
        <w:drawing>
          <wp:inline distT="0" distB="0" distL="0" distR="0" wp14:anchorId="4FA10E75" wp14:editId="5DD5EB38">
            <wp:extent cx="5733415" cy="5513282"/>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3839"/>
                    <a:stretch/>
                  </pic:blipFill>
                  <pic:spPr bwMode="auto">
                    <a:xfrm>
                      <a:off x="0" y="0"/>
                      <a:ext cx="5733415" cy="5513282"/>
                    </a:xfrm>
                    <a:prstGeom prst="rect">
                      <a:avLst/>
                    </a:prstGeom>
                    <a:ln>
                      <a:noFill/>
                    </a:ln>
                    <a:extLst>
                      <a:ext uri="{53640926-AAD7-44D8-BBD7-CCE9431645EC}">
                        <a14:shadowObscured xmlns:a14="http://schemas.microsoft.com/office/drawing/2010/main"/>
                      </a:ext>
                    </a:extLst>
                  </pic:spPr>
                </pic:pic>
              </a:graphicData>
            </a:graphic>
          </wp:inline>
        </w:drawing>
      </w:r>
    </w:p>
    <w:p w14:paraId="176B450A" w14:textId="295643B3" w:rsidR="00E27003" w:rsidRPr="00C038C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E34669">
        <w:t>2006</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r w:rsidR="00FD373D">
        <w:t xml:space="preserve">biomass-weighted </w:t>
      </w:r>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r w:rsidR="00FD373D">
        <w:t>, as well as the un-weighted average</w:t>
      </w:r>
      <w:r w:rsidR="00585288">
        <w:t xml:space="preserve"> (green dashed line)</w:t>
      </w:r>
      <w:r w:rsidR="00FD373D">
        <w:t xml:space="preserve"> at depths corresponding to the average interquartile range (29–61</w:t>
      </w:r>
      <w:r w:rsidR="00163B22">
        <w:t xml:space="preserve"> </w:t>
      </w:r>
      <w:r w:rsidR="008A7921">
        <w:t>m)</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sectPr w:rsidR="00E27003" w:rsidRPr="00C038C3" w:rsidSect="00B127D1">
      <w:footerReference w:type="even" r:id="rId17"/>
      <w:footerReference w:type="default" r:id="rId18"/>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83B84" w14:textId="77777777" w:rsidR="008B29A0" w:rsidRDefault="008B29A0">
      <w:r>
        <w:separator/>
      </w:r>
    </w:p>
  </w:endnote>
  <w:endnote w:type="continuationSeparator" w:id="0">
    <w:p w14:paraId="64D84E99" w14:textId="77777777" w:rsidR="008B29A0" w:rsidRDefault="008B29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873A2E" w:rsidRDefault="00873A2E"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3BF41922" w:rsidR="00873A2E" w:rsidRDefault="00873A2E"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56108">
          <w:rPr>
            <w:rStyle w:val="PageNumber"/>
            <w:noProof/>
          </w:rPr>
          <w:t>16</w:t>
        </w:r>
        <w:r>
          <w:rPr>
            <w:rStyle w:val="PageNumber"/>
          </w:rPr>
          <w:fldChar w:fldCharType="end"/>
        </w:r>
      </w:p>
    </w:sdtContent>
  </w:sdt>
  <w:p w14:paraId="372B30FD" w14:textId="77777777" w:rsidR="00873A2E" w:rsidRDefault="00873A2E"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F6243" w14:textId="77777777" w:rsidR="008B29A0" w:rsidRDefault="008B29A0">
      <w:r>
        <w:separator/>
      </w:r>
    </w:p>
  </w:footnote>
  <w:footnote w:type="continuationSeparator" w:id="0">
    <w:p w14:paraId="108953DE" w14:textId="77777777" w:rsidR="008B29A0" w:rsidRDefault="008B29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3694806">
    <w:abstractNumId w:val="0"/>
  </w:num>
  <w:num w:numId="2" w16cid:durableId="823353838">
    <w:abstractNumId w:val="1"/>
  </w:num>
  <w:num w:numId="3" w16cid:durableId="1766147576">
    <w:abstractNumId w:val="3"/>
  </w:num>
  <w:num w:numId="4" w16cid:durableId="2141604328">
    <w:abstractNumId w:val="5"/>
  </w:num>
  <w:num w:numId="5" w16cid:durableId="158737182">
    <w:abstractNumId w:val="2"/>
  </w:num>
  <w:num w:numId="6" w16cid:durableId="19942928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5AF"/>
    <w:rsid w:val="00001814"/>
    <w:rsid w:val="00001B72"/>
    <w:rsid w:val="000021F5"/>
    <w:rsid w:val="00002952"/>
    <w:rsid w:val="00002C91"/>
    <w:rsid w:val="00002D18"/>
    <w:rsid w:val="000034E8"/>
    <w:rsid w:val="000037C9"/>
    <w:rsid w:val="00003878"/>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7AD"/>
    <w:rsid w:val="00007CA0"/>
    <w:rsid w:val="00007DBA"/>
    <w:rsid w:val="00010035"/>
    <w:rsid w:val="00010112"/>
    <w:rsid w:val="0001031E"/>
    <w:rsid w:val="000103DF"/>
    <w:rsid w:val="000106BD"/>
    <w:rsid w:val="000107D4"/>
    <w:rsid w:val="00010A44"/>
    <w:rsid w:val="00010DBE"/>
    <w:rsid w:val="00010F63"/>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3B9"/>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2"/>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079"/>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801"/>
    <w:rsid w:val="0006294D"/>
    <w:rsid w:val="00062F5E"/>
    <w:rsid w:val="000630DE"/>
    <w:rsid w:val="000633FD"/>
    <w:rsid w:val="00063994"/>
    <w:rsid w:val="00063CC8"/>
    <w:rsid w:val="00063DFF"/>
    <w:rsid w:val="0006401A"/>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2A5"/>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48C"/>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3CFD"/>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D34"/>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55"/>
    <w:rsid w:val="000B0DAF"/>
    <w:rsid w:val="000B0FD6"/>
    <w:rsid w:val="000B1090"/>
    <w:rsid w:val="000B121F"/>
    <w:rsid w:val="000B129D"/>
    <w:rsid w:val="000B154C"/>
    <w:rsid w:val="000B168F"/>
    <w:rsid w:val="000B16D8"/>
    <w:rsid w:val="000B1912"/>
    <w:rsid w:val="000B1AE6"/>
    <w:rsid w:val="000B1E4B"/>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DCB"/>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9E9"/>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B9B"/>
    <w:rsid w:val="000D6CF2"/>
    <w:rsid w:val="000D6DD9"/>
    <w:rsid w:val="000D7458"/>
    <w:rsid w:val="000D7587"/>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2FA"/>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84C"/>
    <w:rsid w:val="000F3BCF"/>
    <w:rsid w:val="000F3ED6"/>
    <w:rsid w:val="000F4706"/>
    <w:rsid w:val="000F4726"/>
    <w:rsid w:val="000F4858"/>
    <w:rsid w:val="000F4D3C"/>
    <w:rsid w:val="000F4E56"/>
    <w:rsid w:val="000F50DB"/>
    <w:rsid w:val="000F512E"/>
    <w:rsid w:val="000F5326"/>
    <w:rsid w:val="000F55DF"/>
    <w:rsid w:val="000F57FF"/>
    <w:rsid w:val="000F58E4"/>
    <w:rsid w:val="000F5D3F"/>
    <w:rsid w:val="000F5E03"/>
    <w:rsid w:val="000F5EE7"/>
    <w:rsid w:val="000F61F0"/>
    <w:rsid w:val="000F62C4"/>
    <w:rsid w:val="000F6437"/>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4B"/>
    <w:rsid w:val="001004B0"/>
    <w:rsid w:val="001005A9"/>
    <w:rsid w:val="0010095B"/>
    <w:rsid w:val="00100EB0"/>
    <w:rsid w:val="001014C3"/>
    <w:rsid w:val="00101FCA"/>
    <w:rsid w:val="00102190"/>
    <w:rsid w:val="001024D1"/>
    <w:rsid w:val="001026C1"/>
    <w:rsid w:val="00102DDD"/>
    <w:rsid w:val="00102E77"/>
    <w:rsid w:val="001031CB"/>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1A0"/>
    <w:rsid w:val="0010736F"/>
    <w:rsid w:val="001073E2"/>
    <w:rsid w:val="0010744C"/>
    <w:rsid w:val="001078AD"/>
    <w:rsid w:val="001107F2"/>
    <w:rsid w:val="0011089F"/>
    <w:rsid w:val="001111DC"/>
    <w:rsid w:val="00111656"/>
    <w:rsid w:val="001116CE"/>
    <w:rsid w:val="0011198E"/>
    <w:rsid w:val="001119F4"/>
    <w:rsid w:val="00111A43"/>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109"/>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87"/>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830"/>
    <w:rsid w:val="00135C4A"/>
    <w:rsid w:val="00135D25"/>
    <w:rsid w:val="00135DDC"/>
    <w:rsid w:val="00135FFE"/>
    <w:rsid w:val="001361B9"/>
    <w:rsid w:val="001362F7"/>
    <w:rsid w:val="00136369"/>
    <w:rsid w:val="0013643D"/>
    <w:rsid w:val="00137239"/>
    <w:rsid w:val="00137390"/>
    <w:rsid w:val="00137405"/>
    <w:rsid w:val="001377EE"/>
    <w:rsid w:val="00137EC0"/>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DC6"/>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08"/>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3BEC"/>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10"/>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8"/>
    <w:rsid w:val="00177AED"/>
    <w:rsid w:val="00177BF9"/>
    <w:rsid w:val="00177E7C"/>
    <w:rsid w:val="00177F2B"/>
    <w:rsid w:val="00177F49"/>
    <w:rsid w:val="00180003"/>
    <w:rsid w:val="0018028F"/>
    <w:rsid w:val="00180439"/>
    <w:rsid w:val="00180AE5"/>
    <w:rsid w:val="00180D58"/>
    <w:rsid w:val="00180D85"/>
    <w:rsid w:val="00180DD9"/>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2F"/>
    <w:rsid w:val="00186649"/>
    <w:rsid w:val="00186675"/>
    <w:rsid w:val="0018675F"/>
    <w:rsid w:val="00186834"/>
    <w:rsid w:val="001869FC"/>
    <w:rsid w:val="00187392"/>
    <w:rsid w:val="00187803"/>
    <w:rsid w:val="0018796C"/>
    <w:rsid w:val="00187984"/>
    <w:rsid w:val="00187D28"/>
    <w:rsid w:val="00187EB0"/>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4FB"/>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839"/>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80F"/>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607"/>
    <w:rsid w:val="001B7754"/>
    <w:rsid w:val="001B78B4"/>
    <w:rsid w:val="001B7ABE"/>
    <w:rsid w:val="001B7BEA"/>
    <w:rsid w:val="001C0055"/>
    <w:rsid w:val="001C01E8"/>
    <w:rsid w:val="001C02C2"/>
    <w:rsid w:val="001C03FC"/>
    <w:rsid w:val="001C06F1"/>
    <w:rsid w:val="001C0862"/>
    <w:rsid w:val="001C093C"/>
    <w:rsid w:val="001C0AFB"/>
    <w:rsid w:val="001C0BCC"/>
    <w:rsid w:val="001C0CC1"/>
    <w:rsid w:val="001C107D"/>
    <w:rsid w:val="001C1144"/>
    <w:rsid w:val="001C12F0"/>
    <w:rsid w:val="001C12FF"/>
    <w:rsid w:val="001C1F0D"/>
    <w:rsid w:val="001C202F"/>
    <w:rsid w:val="001C2127"/>
    <w:rsid w:val="001C21C3"/>
    <w:rsid w:val="001C223F"/>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030"/>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3AE"/>
    <w:rsid w:val="001E5451"/>
    <w:rsid w:val="001E5647"/>
    <w:rsid w:val="001E5743"/>
    <w:rsid w:val="001E5A95"/>
    <w:rsid w:val="001E5BC4"/>
    <w:rsid w:val="001E5C90"/>
    <w:rsid w:val="001E5E8F"/>
    <w:rsid w:val="001E5EA3"/>
    <w:rsid w:val="001E635E"/>
    <w:rsid w:val="001E6E98"/>
    <w:rsid w:val="001E6F80"/>
    <w:rsid w:val="001E79C2"/>
    <w:rsid w:val="001E7C2B"/>
    <w:rsid w:val="001E7DA6"/>
    <w:rsid w:val="001E7FE1"/>
    <w:rsid w:val="001F0077"/>
    <w:rsid w:val="001F01AE"/>
    <w:rsid w:val="001F0387"/>
    <w:rsid w:val="001F044D"/>
    <w:rsid w:val="001F0451"/>
    <w:rsid w:val="001F0508"/>
    <w:rsid w:val="001F0ADD"/>
    <w:rsid w:val="001F0BE0"/>
    <w:rsid w:val="001F0CE4"/>
    <w:rsid w:val="001F0D01"/>
    <w:rsid w:val="001F0E16"/>
    <w:rsid w:val="001F14F2"/>
    <w:rsid w:val="001F1A0B"/>
    <w:rsid w:val="001F1EE2"/>
    <w:rsid w:val="001F2053"/>
    <w:rsid w:val="001F2142"/>
    <w:rsid w:val="001F2362"/>
    <w:rsid w:val="001F23C0"/>
    <w:rsid w:val="001F29E5"/>
    <w:rsid w:val="001F2C93"/>
    <w:rsid w:val="001F3025"/>
    <w:rsid w:val="001F30E0"/>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15"/>
    <w:rsid w:val="001F50F5"/>
    <w:rsid w:val="001F522B"/>
    <w:rsid w:val="001F5497"/>
    <w:rsid w:val="001F54E5"/>
    <w:rsid w:val="001F55CC"/>
    <w:rsid w:val="001F55D6"/>
    <w:rsid w:val="001F58A4"/>
    <w:rsid w:val="001F5A52"/>
    <w:rsid w:val="001F5DAB"/>
    <w:rsid w:val="001F5E2F"/>
    <w:rsid w:val="001F5EA4"/>
    <w:rsid w:val="001F674C"/>
    <w:rsid w:val="001F6976"/>
    <w:rsid w:val="001F6AF1"/>
    <w:rsid w:val="001F7117"/>
    <w:rsid w:val="001F75FD"/>
    <w:rsid w:val="001F795C"/>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0FBA"/>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5FE5"/>
    <w:rsid w:val="00216100"/>
    <w:rsid w:val="00216191"/>
    <w:rsid w:val="002163E2"/>
    <w:rsid w:val="00216664"/>
    <w:rsid w:val="002167B3"/>
    <w:rsid w:val="00216A6A"/>
    <w:rsid w:val="00216A95"/>
    <w:rsid w:val="00216FCC"/>
    <w:rsid w:val="00217434"/>
    <w:rsid w:val="0021754E"/>
    <w:rsid w:val="0021769F"/>
    <w:rsid w:val="002178BA"/>
    <w:rsid w:val="00217C8A"/>
    <w:rsid w:val="00217DD6"/>
    <w:rsid w:val="00217F5B"/>
    <w:rsid w:val="00220084"/>
    <w:rsid w:val="002201A6"/>
    <w:rsid w:val="0022027D"/>
    <w:rsid w:val="0022045E"/>
    <w:rsid w:val="002204C7"/>
    <w:rsid w:val="00220B16"/>
    <w:rsid w:val="00220F6A"/>
    <w:rsid w:val="00221085"/>
    <w:rsid w:val="00221131"/>
    <w:rsid w:val="00221201"/>
    <w:rsid w:val="0022137C"/>
    <w:rsid w:val="00221492"/>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B8"/>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7CC"/>
    <w:rsid w:val="00237A3C"/>
    <w:rsid w:val="00237BD6"/>
    <w:rsid w:val="00237DEC"/>
    <w:rsid w:val="002403C3"/>
    <w:rsid w:val="00240405"/>
    <w:rsid w:val="0024042F"/>
    <w:rsid w:val="002408C3"/>
    <w:rsid w:val="00240A37"/>
    <w:rsid w:val="00240DDC"/>
    <w:rsid w:val="00240F26"/>
    <w:rsid w:val="002412DA"/>
    <w:rsid w:val="0024152B"/>
    <w:rsid w:val="00241615"/>
    <w:rsid w:val="0024189D"/>
    <w:rsid w:val="0024202F"/>
    <w:rsid w:val="002422F8"/>
    <w:rsid w:val="0024254D"/>
    <w:rsid w:val="00242BBD"/>
    <w:rsid w:val="00242DE1"/>
    <w:rsid w:val="0024300D"/>
    <w:rsid w:val="002433C4"/>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760"/>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8FC"/>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8D9"/>
    <w:rsid w:val="0026198C"/>
    <w:rsid w:val="002619B3"/>
    <w:rsid w:val="00261C4C"/>
    <w:rsid w:val="00261D37"/>
    <w:rsid w:val="00261DB5"/>
    <w:rsid w:val="00261E16"/>
    <w:rsid w:val="0026241E"/>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4A2"/>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881"/>
    <w:rsid w:val="00283EE8"/>
    <w:rsid w:val="002840B1"/>
    <w:rsid w:val="002843D6"/>
    <w:rsid w:val="0028461B"/>
    <w:rsid w:val="00284990"/>
    <w:rsid w:val="00284AB8"/>
    <w:rsid w:val="00284E7D"/>
    <w:rsid w:val="00285132"/>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8A5"/>
    <w:rsid w:val="002B1B7B"/>
    <w:rsid w:val="002B1D55"/>
    <w:rsid w:val="002B1E6B"/>
    <w:rsid w:val="002B21A5"/>
    <w:rsid w:val="002B2250"/>
    <w:rsid w:val="002B225D"/>
    <w:rsid w:val="002B2726"/>
    <w:rsid w:val="002B2B8E"/>
    <w:rsid w:val="002B3244"/>
    <w:rsid w:val="002B35BE"/>
    <w:rsid w:val="002B37CE"/>
    <w:rsid w:val="002B37D8"/>
    <w:rsid w:val="002B3A1A"/>
    <w:rsid w:val="002B3A38"/>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962"/>
    <w:rsid w:val="002B5AEA"/>
    <w:rsid w:val="002B5D5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D2E"/>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3C2"/>
    <w:rsid w:val="002C540C"/>
    <w:rsid w:val="002C5A21"/>
    <w:rsid w:val="002C5B4C"/>
    <w:rsid w:val="002C5C16"/>
    <w:rsid w:val="002C5C2E"/>
    <w:rsid w:val="002C5D1B"/>
    <w:rsid w:val="002C5DDF"/>
    <w:rsid w:val="002C5EC0"/>
    <w:rsid w:val="002C60AB"/>
    <w:rsid w:val="002C6134"/>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6C7"/>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B4A"/>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5A7"/>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36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551"/>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CB"/>
    <w:rsid w:val="003316FF"/>
    <w:rsid w:val="00331A13"/>
    <w:rsid w:val="00331D08"/>
    <w:rsid w:val="00332211"/>
    <w:rsid w:val="00332D54"/>
    <w:rsid w:val="00332DF0"/>
    <w:rsid w:val="0033326B"/>
    <w:rsid w:val="003334D3"/>
    <w:rsid w:val="0033363A"/>
    <w:rsid w:val="00333709"/>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0CE"/>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138"/>
    <w:rsid w:val="00350559"/>
    <w:rsid w:val="003508B6"/>
    <w:rsid w:val="003508D1"/>
    <w:rsid w:val="00350CE6"/>
    <w:rsid w:val="00350F97"/>
    <w:rsid w:val="003513DC"/>
    <w:rsid w:val="003513F9"/>
    <w:rsid w:val="003514D3"/>
    <w:rsid w:val="0035158B"/>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A85"/>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986"/>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20C"/>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17B"/>
    <w:rsid w:val="003A03BA"/>
    <w:rsid w:val="003A0A9F"/>
    <w:rsid w:val="003A0C77"/>
    <w:rsid w:val="003A1233"/>
    <w:rsid w:val="003A1362"/>
    <w:rsid w:val="003A1369"/>
    <w:rsid w:val="003A13D1"/>
    <w:rsid w:val="003A145C"/>
    <w:rsid w:val="003A1584"/>
    <w:rsid w:val="003A1908"/>
    <w:rsid w:val="003A211C"/>
    <w:rsid w:val="003A2399"/>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42D"/>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21"/>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37"/>
    <w:rsid w:val="003C7AAA"/>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DC3"/>
    <w:rsid w:val="003D2F4F"/>
    <w:rsid w:val="003D322A"/>
    <w:rsid w:val="003D32AC"/>
    <w:rsid w:val="003D333D"/>
    <w:rsid w:val="003D34BD"/>
    <w:rsid w:val="003D3527"/>
    <w:rsid w:val="003D3574"/>
    <w:rsid w:val="003D35D5"/>
    <w:rsid w:val="003D3829"/>
    <w:rsid w:val="003D38B3"/>
    <w:rsid w:val="003D3DCA"/>
    <w:rsid w:val="003D4517"/>
    <w:rsid w:val="003D45E7"/>
    <w:rsid w:val="003D4696"/>
    <w:rsid w:val="003D46DF"/>
    <w:rsid w:val="003D4AAC"/>
    <w:rsid w:val="003D4B1B"/>
    <w:rsid w:val="003D4CED"/>
    <w:rsid w:val="003D4FBA"/>
    <w:rsid w:val="003D52DD"/>
    <w:rsid w:val="003D54E0"/>
    <w:rsid w:val="003D58D8"/>
    <w:rsid w:val="003D5959"/>
    <w:rsid w:val="003D5A96"/>
    <w:rsid w:val="003D5AC1"/>
    <w:rsid w:val="003D600F"/>
    <w:rsid w:val="003D60E1"/>
    <w:rsid w:val="003D62C9"/>
    <w:rsid w:val="003D69A8"/>
    <w:rsid w:val="003D6A04"/>
    <w:rsid w:val="003D6C50"/>
    <w:rsid w:val="003D6CFB"/>
    <w:rsid w:val="003D7005"/>
    <w:rsid w:val="003D7230"/>
    <w:rsid w:val="003D7578"/>
    <w:rsid w:val="003D76F9"/>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D02"/>
    <w:rsid w:val="003F6E19"/>
    <w:rsid w:val="003F6E67"/>
    <w:rsid w:val="003F6E9C"/>
    <w:rsid w:val="003F71D7"/>
    <w:rsid w:val="003F7401"/>
    <w:rsid w:val="003F770D"/>
    <w:rsid w:val="003F7929"/>
    <w:rsid w:val="003F7C31"/>
    <w:rsid w:val="0040017E"/>
    <w:rsid w:val="004001AF"/>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3A0"/>
    <w:rsid w:val="00404484"/>
    <w:rsid w:val="004045E5"/>
    <w:rsid w:val="0040486C"/>
    <w:rsid w:val="0040492F"/>
    <w:rsid w:val="00404B51"/>
    <w:rsid w:val="00404BBC"/>
    <w:rsid w:val="00404C03"/>
    <w:rsid w:val="00404CB2"/>
    <w:rsid w:val="00404CF8"/>
    <w:rsid w:val="00404FC8"/>
    <w:rsid w:val="00405058"/>
    <w:rsid w:val="0040513A"/>
    <w:rsid w:val="0040580E"/>
    <w:rsid w:val="00405B3F"/>
    <w:rsid w:val="00405F96"/>
    <w:rsid w:val="00406172"/>
    <w:rsid w:val="00406302"/>
    <w:rsid w:val="004068C6"/>
    <w:rsid w:val="00406CD1"/>
    <w:rsid w:val="00407511"/>
    <w:rsid w:val="00407B75"/>
    <w:rsid w:val="00410369"/>
    <w:rsid w:val="00410385"/>
    <w:rsid w:val="0041064D"/>
    <w:rsid w:val="0041083C"/>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D28"/>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C9C"/>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99C"/>
    <w:rsid w:val="00421A64"/>
    <w:rsid w:val="00421E76"/>
    <w:rsid w:val="00421EAD"/>
    <w:rsid w:val="0042203E"/>
    <w:rsid w:val="00422074"/>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569"/>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3FB"/>
    <w:rsid w:val="0043064D"/>
    <w:rsid w:val="00430920"/>
    <w:rsid w:val="00430C3F"/>
    <w:rsid w:val="00430D89"/>
    <w:rsid w:val="00430DC0"/>
    <w:rsid w:val="00430EFB"/>
    <w:rsid w:val="0043104C"/>
    <w:rsid w:val="004310DA"/>
    <w:rsid w:val="0043125E"/>
    <w:rsid w:val="0043139C"/>
    <w:rsid w:val="00431688"/>
    <w:rsid w:val="00431933"/>
    <w:rsid w:val="00431C75"/>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4914"/>
    <w:rsid w:val="0043507C"/>
    <w:rsid w:val="004351A9"/>
    <w:rsid w:val="00435645"/>
    <w:rsid w:val="00435B31"/>
    <w:rsid w:val="00435FFC"/>
    <w:rsid w:val="0043616D"/>
    <w:rsid w:val="00436258"/>
    <w:rsid w:val="00436A28"/>
    <w:rsid w:val="00436B4C"/>
    <w:rsid w:val="00436B55"/>
    <w:rsid w:val="00436C54"/>
    <w:rsid w:val="00436E0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092"/>
    <w:rsid w:val="00441308"/>
    <w:rsid w:val="0044134E"/>
    <w:rsid w:val="00441474"/>
    <w:rsid w:val="004414A8"/>
    <w:rsid w:val="00441579"/>
    <w:rsid w:val="0044166D"/>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D96"/>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57F40"/>
    <w:rsid w:val="00460216"/>
    <w:rsid w:val="00460388"/>
    <w:rsid w:val="00460561"/>
    <w:rsid w:val="004606D3"/>
    <w:rsid w:val="00460774"/>
    <w:rsid w:val="00460848"/>
    <w:rsid w:val="00460A40"/>
    <w:rsid w:val="00460D0B"/>
    <w:rsid w:val="004612B3"/>
    <w:rsid w:val="004619AE"/>
    <w:rsid w:val="00461D8A"/>
    <w:rsid w:val="00461FD9"/>
    <w:rsid w:val="0046296A"/>
    <w:rsid w:val="0046298B"/>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7C5"/>
    <w:rsid w:val="00466988"/>
    <w:rsid w:val="00466B69"/>
    <w:rsid w:val="00466EBB"/>
    <w:rsid w:val="0046703E"/>
    <w:rsid w:val="0046708C"/>
    <w:rsid w:val="004670D0"/>
    <w:rsid w:val="00467309"/>
    <w:rsid w:val="004678BF"/>
    <w:rsid w:val="00467B1B"/>
    <w:rsid w:val="00467D12"/>
    <w:rsid w:val="00467EBB"/>
    <w:rsid w:val="00467F97"/>
    <w:rsid w:val="0047076B"/>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8C"/>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2E9"/>
    <w:rsid w:val="004823FA"/>
    <w:rsid w:val="0048287B"/>
    <w:rsid w:val="00482E45"/>
    <w:rsid w:val="00483533"/>
    <w:rsid w:val="00483ACF"/>
    <w:rsid w:val="00483BCB"/>
    <w:rsid w:val="00483CD7"/>
    <w:rsid w:val="00483E0B"/>
    <w:rsid w:val="00484447"/>
    <w:rsid w:val="00484480"/>
    <w:rsid w:val="0048459C"/>
    <w:rsid w:val="00484C1D"/>
    <w:rsid w:val="00485AA7"/>
    <w:rsid w:val="00485B43"/>
    <w:rsid w:val="00485BFE"/>
    <w:rsid w:val="00485C5F"/>
    <w:rsid w:val="00485F14"/>
    <w:rsid w:val="00486185"/>
    <w:rsid w:val="0048618D"/>
    <w:rsid w:val="00486220"/>
    <w:rsid w:val="00486524"/>
    <w:rsid w:val="00486765"/>
    <w:rsid w:val="0048689E"/>
    <w:rsid w:val="00486A0B"/>
    <w:rsid w:val="00486C3C"/>
    <w:rsid w:val="00486D6A"/>
    <w:rsid w:val="00486D8B"/>
    <w:rsid w:val="00486FA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87"/>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007"/>
    <w:rsid w:val="004A220D"/>
    <w:rsid w:val="004A2272"/>
    <w:rsid w:val="004A2349"/>
    <w:rsid w:val="004A2540"/>
    <w:rsid w:val="004A25D4"/>
    <w:rsid w:val="004A2606"/>
    <w:rsid w:val="004A2832"/>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5A"/>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5261"/>
    <w:rsid w:val="004C53A2"/>
    <w:rsid w:val="004C5942"/>
    <w:rsid w:val="004C61E4"/>
    <w:rsid w:val="004C6377"/>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DC7"/>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A84"/>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889"/>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2D97"/>
    <w:rsid w:val="005131C4"/>
    <w:rsid w:val="0051324E"/>
    <w:rsid w:val="00513289"/>
    <w:rsid w:val="0051351D"/>
    <w:rsid w:val="00513520"/>
    <w:rsid w:val="00513759"/>
    <w:rsid w:val="0051389A"/>
    <w:rsid w:val="005138CD"/>
    <w:rsid w:val="00513961"/>
    <w:rsid w:val="00513A6C"/>
    <w:rsid w:val="00514214"/>
    <w:rsid w:val="00514469"/>
    <w:rsid w:val="005146CE"/>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6EC0"/>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1F4"/>
    <w:rsid w:val="00541405"/>
    <w:rsid w:val="005415A0"/>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6C4"/>
    <w:rsid w:val="005458ED"/>
    <w:rsid w:val="00545A0E"/>
    <w:rsid w:val="00545A6C"/>
    <w:rsid w:val="00545A97"/>
    <w:rsid w:val="005464A6"/>
    <w:rsid w:val="005467B7"/>
    <w:rsid w:val="0054694A"/>
    <w:rsid w:val="00546A36"/>
    <w:rsid w:val="00547743"/>
    <w:rsid w:val="00547953"/>
    <w:rsid w:val="005479BF"/>
    <w:rsid w:val="00547D56"/>
    <w:rsid w:val="00547EFB"/>
    <w:rsid w:val="00550278"/>
    <w:rsid w:val="005506F8"/>
    <w:rsid w:val="0055080C"/>
    <w:rsid w:val="00550B4E"/>
    <w:rsid w:val="00550CF7"/>
    <w:rsid w:val="00550DE3"/>
    <w:rsid w:val="00550DFB"/>
    <w:rsid w:val="00550EEC"/>
    <w:rsid w:val="00551310"/>
    <w:rsid w:val="005515D2"/>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795"/>
    <w:rsid w:val="005648B1"/>
    <w:rsid w:val="005649C2"/>
    <w:rsid w:val="00564B27"/>
    <w:rsid w:val="00564CEA"/>
    <w:rsid w:val="00565150"/>
    <w:rsid w:val="00565371"/>
    <w:rsid w:val="00565640"/>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CCB"/>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4D3"/>
    <w:rsid w:val="005845EA"/>
    <w:rsid w:val="00584693"/>
    <w:rsid w:val="0058486C"/>
    <w:rsid w:val="00584A67"/>
    <w:rsid w:val="00584C4E"/>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A9F"/>
    <w:rsid w:val="00593B8C"/>
    <w:rsid w:val="00593CDE"/>
    <w:rsid w:val="00593E0A"/>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81A"/>
    <w:rsid w:val="005A3EFA"/>
    <w:rsid w:val="005A3F02"/>
    <w:rsid w:val="005A42E3"/>
    <w:rsid w:val="005A462E"/>
    <w:rsid w:val="005A4ACE"/>
    <w:rsid w:val="005A4B0A"/>
    <w:rsid w:val="005A4B18"/>
    <w:rsid w:val="005A4BE4"/>
    <w:rsid w:val="005A515B"/>
    <w:rsid w:val="005A53F0"/>
    <w:rsid w:val="005A5713"/>
    <w:rsid w:val="005A591D"/>
    <w:rsid w:val="005A60D3"/>
    <w:rsid w:val="005A6319"/>
    <w:rsid w:val="005A680E"/>
    <w:rsid w:val="005A6974"/>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65B"/>
    <w:rsid w:val="005B1CDB"/>
    <w:rsid w:val="005B1CE3"/>
    <w:rsid w:val="005B1E9D"/>
    <w:rsid w:val="005B23AD"/>
    <w:rsid w:val="005B26EE"/>
    <w:rsid w:val="005B2827"/>
    <w:rsid w:val="005B2889"/>
    <w:rsid w:val="005B2B37"/>
    <w:rsid w:val="005B2E5B"/>
    <w:rsid w:val="005B3112"/>
    <w:rsid w:val="005B323B"/>
    <w:rsid w:val="005B330D"/>
    <w:rsid w:val="005B37E9"/>
    <w:rsid w:val="005B3A8C"/>
    <w:rsid w:val="005B3CF5"/>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0C"/>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8D0"/>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09ED"/>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4D0"/>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8A0"/>
    <w:rsid w:val="005F0992"/>
    <w:rsid w:val="005F0BC4"/>
    <w:rsid w:val="005F0CD6"/>
    <w:rsid w:val="005F0CDC"/>
    <w:rsid w:val="005F105E"/>
    <w:rsid w:val="005F15D3"/>
    <w:rsid w:val="005F1604"/>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ACA"/>
    <w:rsid w:val="005F5BF6"/>
    <w:rsid w:val="005F5C17"/>
    <w:rsid w:val="005F5C73"/>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BF"/>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4DB2"/>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5C"/>
    <w:rsid w:val="00612EC6"/>
    <w:rsid w:val="00613054"/>
    <w:rsid w:val="00613A85"/>
    <w:rsid w:val="00613C27"/>
    <w:rsid w:val="00613E9F"/>
    <w:rsid w:val="0061458B"/>
    <w:rsid w:val="00614590"/>
    <w:rsid w:val="006145AE"/>
    <w:rsid w:val="00614A56"/>
    <w:rsid w:val="00614CE7"/>
    <w:rsid w:val="006156CD"/>
    <w:rsid w:val="00615711"/>
    <w:rsid w:val="00615836"/>
    <w:rsid w:val="006160EB"/>
    <w:rsid w:val="00616123"/>
    <w:rsid w:val="00616357"/>
    <w:rsid w:val="006163ED"/>
    <w:rsid w:val="00616709"/>
    <w:rsid w:val="00616A79"/>
    <w:rsid w:val="00616B0A"/>
    <w:rsid w:val="00616BB0"/>
    <w:rsid w:val="00616BCD"/>
    <w:rsid w:val="00616E15"/>
    <w:rsid w:val="00616FC5"/>
    <w:rsid w:val="00617061"/>
    <w:rsid w:val="006170BC"/>
    <w:rsid w:val="0061717A"/>
    <w:rsid w:val="00617304"/>
    <w:rsid w:val="00617891"/>
    <w:rsid w:val="00617B41"/>
    <w:rsid w:val="00617C70"/>
    <w:rsid w:val="00617EBC"/>
    <w:rsid w:val="00617F30"/>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3F6"/>
    <w:rsid w:val="0062141C"/>
    <w:rsid w:val="0062169D"/>
    <w:rsid w:val="00621A64"/>
    <w:rsid w:val="0062204A"/>
    <w:rsid w:val="006224A6"/>
    <w:rsid w:val="006224B1"/>
    <w:rsid w:val="006226A5"/>
    <w:rsid w:val="00622984"/>
    <w:rsid w:val="00622AC4"/>
    <w:rsid w:val="006230F9"/>
    <w:rsid w:val="00623406"/>
    <w:rsid w:val="0062380D"/>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1C8"/>
    <w:rsid w:val="00627CEF"/>
    <w:rsid w:val="00630002"/>
    <w:rsid w:val="00630022"/>
    <w:rsid w:val="0063007A"/>
    <w:rsid w:val="0063025D"/>
    <w:rsid w:val="006304C1"/>
    <w:rsid w:val="00630542"/>
    <w:rsid w:val="006309E4"/>
    <w:rsid w:val="00630C6A"/>
    <w:rsid w:val="00630CD6"/>
    <w:rsid w:val="00630EE7"/>
    <w:rsid w:val="006310DB"/>
    <w:rsid w:val="006314F9"/>
    <w:rsid w:val="00631A0F"/>
    <w:rsid w:val="00631CF3"/>
    <w:rsid w:val="00632445"/>
    <w:rsid w:val="0063244E"/>
    <w:rsid w:val="0063254A"/>
    <w:rsid w:val="00632683"/>
    <w:rsid w:val="0063289F"/>
    <w:rsid w:val="00632D6E"/>
    <w:rsid w:val="0063376C"/>
    <w:rsid w:val="00633B03"/>
    <w:rsid w:val="00634100"/>
    <w:rsid w:val="00634284"/>
    <w:rsid w:val="006344D2"/>
    <w:rsid w:val="00634704"/>
    <w:rsid w:val="00634822"/>
    <w:rsid w:val="00635027"/>
    <w:rsid w:val="00635045"/>
    <w:rsid w:val="00635584"/>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7C2"/>
    <w:rsid w:val="006409B0"/>
    <w:rsid w:val="00640AC9"/>
    <w:rsid w:val="00640C8F"/>
    <w:rsid w:val="00640E17"/>
    <w:rsid w:val="00640E54"/>
    <w:rsid w:val="006412BF"/>
    <w:rsid w:val="0064172A"/>
    <w:rsid w:val="00641985"/>
    <w:rsid w:val="00641986"/>
    <w:rsid w:val="0064222C"/>
    <w:rsid w:val="006422C8"/>
    <w:rsid w:val="0064233A"/>
    <w:rsid w:val="006424CA"/>
    <w:rsid w:val="0064275E"/>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248"/>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08F"/>
    <w:rsid w:val="006561BA"/>
    <w:rsid w:val="00656554"/>
    <w:rsid w:val="00656609"/>
    <w:rsid w:val="00656665"/>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3CE"/>
    <w:rsid w:val="00672545"/>
    <w:rsid w:val="0067292D"/>
    <w:rsid w:val="00672B50"/>
    <w:rsid w:val="00672E47"/>
    <w:rsid w:val="00672F12"/>
    <w:rsid w:val="00673018"/>
    <w:rsid w:val="006732C6"/>
    <w:rsid w:val="006733B0"/>
    <w:rsid w:val="006736D5"/>
    <w:rsid w:val="00673917"/>
    <w:rsid w:val="00673BCD"/>
    <w:rsid w:val="00673FE9"/>
    <w:rsid w:val="00674486"/>
    <w:rsid w:val="006746F0"/>
    <w:rsid w:val="00674D96"/>
    <w:rsid w:val="00674E5E"/>
    <w:rsid w:val="006752A0"/>
    <w:rsid w:val="00675443"/>
    <w:rsid w:val="006756C5"/>
    <w:rsid w:val="00675881"/>
    <w:rsid w:val="00675897"/>
    <w:rsid w:val="00675A19"/>
    <w:rsid w:val="006761B1"/>
    <w:rsid w:val="00676430"/>
    <w:rsid w:val="0067644B"/>
    <w:rsid w:val="00676625"/>
    <w:rsid w:val="00676677"/>
    <w:rsid w:val="00677225"/>
    <w:rsid w:val="006775E7"/>
    <w:rsid w:val="00677816"/>
    <w:rsid w:val="006778E7"/>
    <w:rsid w:val="00677C09"/>
    <w:rsid w:val="00677CD4"/>
    <w:rsid w:val="00677DD1"/>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10"/>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249"/>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50"/>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7F"/>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77"/>
    <w:rsid w:val="006A2FEB"/>
    <w:rsid w:val="006A3444"/>
    <w:rsid w:val="006A3881"/>
    <w:rsid w:val="006A3CB0"/>
    <w:rsid w:val="006A3DCB"/>
    <w:rsid w:val="006A43F5"/>
    <w:rsid w:val="006A4966"/>
    <w:rsid w:val="006A4B0B"/>
    <w:rsid w:val="006A4E4F"/>
    <w:rsid w:val="006A4E50"/>
    <w:rsid w:val="006A4E64"/>
    <w:rsid w:val="006A5257"/>
    <w:rsid w:val="006A53AA"/>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54D"/>
    <w:rsid w:val="006B27BA"/>
    <w:rsid w:val="006B295E"/>
    <w:rsid w:val="006B2D95"/>
    <w:rsid w:val="006B2EFB"/>
    <w:rsid w:val="006B30E5"/>
    <w:rsid w:val="006B32E3"/>
    <w:rsid w:val="006B3557"/>
    <w:rsid w:val="006B3C81"/>
    <w:rsid w:val="006B3D5A"/>
    <w:rsid w:val="006B426D"/>
    <w:rsid w:val="006B48DD"/>
    <w:rsid w:val="006B48F9"/>
    <w:rsid w:val="006B49AB"/>
    <w:rsid w:val="006B4C9F"/>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B7FDB"/>
    <w:rsid w:val="006C03D3"/>
    <w:rsid w:val="006C0A81"/>
    <w:rsid w:val="006C0FBE"/>
    <w:rsid w:val="006C1376"/>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5F3C"/>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237"/>
    <w:rsid w:val="006D1313"/>
    <w:rsid w:val="006D15A9"/>
    <w:rsid w:val="006D1665"/>
    <w:rsid w:val="006D1762"/>
    <w:rsid w:val="006D17D6"/>
    <w:rsid w:val="006D1B02"/>
    <w:rsid w:val="006D1C06"/>
    <w:rsid w:val="006D1E25"/>
    <w:rsid w:val="006D1FCC"/>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276"/>
    <w:rsid w:val="006D57FD"/>
    <w:rsid w:val="006D5ACA"/>
    <w:rsid w:val="006D5C01"/>
    <w:rsid w:val="006D5CC0"/>
    <w:rsid w:val="006D656F"/>
    <w:rsid w:val="006D667E"/>
    <w:rsid w:val="006D671F"/>
    <w:rsid w:val="006D6857"/>
    <w:rsid w:val="006D6B60"/>
    <w:rsid w:val="006D6F40"/>
    <w:rsid w:val="006D7426"/>
    <w:rsid w:val="006D7542"/>
    <w:rsid w:val="006D7560"/>
    <w:rsid w:val="006E002A"/>
    <w:rsid w:val="006E00B3"/>
    <w:rsid w:val="006E0371"/>
    <w:rsid w:val="006E04BE"/>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0A"/>
    <w:rsid w:val="006E6487"/>
    <w:rsid w:val="006E7181"/>
    <w:rsid w:val="006E7463"/>
    <w:rsid w:val="006E7873"/>
    <w:rsid w:val="006E7A80"/>
    <w:rsid w:val="006E7C84"/>
    <w:rsid w:val="006E7EB8"/>
    <w:rsid w:val="006F07E2"/>
    <w:rsid w:val="006F09B3"/>
    <w:rsid w:val="006F0A85"/>
    <w:rsid w:val="006F0AFC"/>
    <w:rsid w:val="006F0D0B"/>
    <w:rsid w:val="006F11C5"/>
    <w:rsid w:val="006F1551"/>
    <w:rsid w:val="006F1609"/>
    <w:rsid w:val="006F1698"/>
    <w:rsid w:val="006F17D3"/>
    <w:rsid w:val="006F184D"/>
    <w:rsid w:val="006F18C4"/>
    <w:rsid w:val="006F19C6"/>
    <w:rsid w:val="006F1B56"/>
    <w:rsid w:val="006F1CE1"/>
    <w:rsid w:val="006F1CED"/>
    <w:rsid w:val="006F1D9A"/>
    <w:rsid w:val="006F20FC"/>
    <w:rsid w:val="006F21E7"/>
    <w:rsid w:val="006F252D"/>
    <w:rsid w:val="006F27F0"/>
    <w:rsid w:val="006F2D46"/>
    <w:rsid w:val="006F2E79"/>
    <w:rsid w:val="006F2F96"/>
    <w:rsid w:val="006F2FD7"/>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8A"/>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030"/>
    <w:rsid w:val="0070220E"/>
    <w:rsid w:val="00702638"/>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E20"/>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729"/>
    <w:rsid w:val="007318E0"/>
    <w:rsid w:val="00731951"/>
    <w:rsid w:val="00731A0C"/>
    <w:rsid w:val="007320F0"/>
    <w:rsid w:val="00732380"/>
    <w:rsid w:val="007323AA"/>
    <w:rsid w:val="00732A0F"/>
    <w:rsid w:val="00732A29"/>
    <w:rsid w:val="00732B00"/>
    <w:rsid w:val="00732C4D"/>
    <w:rsid w:val="00732D7E"/>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31D"/>
    <w:rsid w:val="00737734"/>
    <w:rsid w:val="00737AD2"/>
    <w:rsid w:val="00737AEA"/>
    <w:rsid w:val="00737BC2"/>
    <w:rsid w:val="007401C4"/>
    <w:rsid w:val="007403DB"/>
    <w:rsid w:val="00740763"/>
    <w:rsid w:val="00740BAE"/>
    <w:rsid w:val="00740C2E"/>
    <w:rsid w:val="00741166"/>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A3F"/>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02F"/>
    <w:rsid w:val="00753920"/>
    <w:rsid w:val="007539A7"/>
    <w:rsid w:val="00753CE5"/>
    <w:rsid w:val="0075407F"/>
    <w:rsid w:val="00754350"/>
    <w:rsid w:val="0075474D"/>
    <w:rsid w:val="00754801"/>
    <w:rsid w:val="00754FC0"/>
    <w:rsid w:val="007551D4"/>
    <w:rsid w:val="00755AF4"/>
    <w:rsid w:val="00755C46"/>
    <w:rsid w:val="00755CC8"/>
    <w:rsid w:val="00755CF7"/>
    <w:rsid w:val="007560E6"/>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B0F"/>
    <w:rsid w:val="00781F1C"/>
    <w:rsid w:val="0078259A"/>
    <w:rsid w:val="007825BD"/>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8B9"/>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866"/>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AE"/>
    <w:rsid w:val="007B36ED"/>
    <w:rsid w:val="007B383A"/>
    <w:rsid w:val="007B3FAA"/>
    <w:rsid w:val="007B404B"/>
    <w:rsid w:val="007B4478"/>
    <w:rsid w:val="007B4A45"/>
    <w:rsid w:val="007B4B0F"/>
    <w:rsid w:val="007B4DC5"/>
    <w:rsid w:val="007B4F02"/>
    <w:rsid w:val="007B506F"/>
    <w:rsid w:val="007B513E"/>
    <w:rsid w:val="007B545A"/>
    <w:rsid w:val="007B55BE"/>
    <w:rsid w:val="007B5666"/>
    <w:rsid w:val="007B5A0E"/>
    <w:rsid w:val="007B5BC1"/>
    <w:rsid w:val="007B5EEF"/>
    <w:rsid w:val="007B6176"/>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AF1"/>
    <w:rsid w:val="007C0E03"/>
    <w:rsid w:val="007C0F40"/>
    <w:rsid w:val="007C110D"/>
    <w:rsid w:val="007C126E"/>
    <w:rsid w:val="007C1335"/>
    <w:rsid w:val="007C1623"/>
    <w:rsid w:val="007C19BF"/>
    <w:rsid w:val="007C1E64"/>
    <w:rsid w:val="007C1F0E"/>
    <w:rsid w:val="007C2522"/>
    <w:rsid w:val="007C25BE"/>
    <w:rsid w:val="007C2838"/>
    <w:rsid w:val="007C2B12"/>
    <w:rsid w:val="007C2B7F"/>
    <w:rsid w:val="007C3166"/>
    <w:rsid w:val="007C3406"/>
    <w:rsid w:val="007C3500"/>
    <w:rsid w:val="007C3857"/>
    <w:rsid w:val="007C3EA5"/>
    <w:rsid w:val="007C40AE"/>
    <w:rsid w:val="007C4189"/>
    <w:rsid w:val="007C42ED"/>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587"/>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5F37"/>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730"/>
    <w:rsid w:val="007E2DBB"/>
    <w:rsid w:val="007E3388"/>
    <w:rsid w:val="007E3EA7"/>
    <w:rsid w:val="007E3EDA"/>
    <w:rsid w:val="007E408E"/>
    <w:rsid w:val="007E46A3"/>
    <w:rsid w:val="007E4A82"/>
    <w:rsid w:val="007E4B84"/>
    <w:rsid w:val="007E4C82"/>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E7FE5"/>
    <w:rsid w:val="007F00E3"/>
    <w:rsid w:val="007F01BB"/>
    <w:rsid w:val="007F02D0"/>
    <w:rsid w:val="007F0674"/>
    <w:rsid w:val="007F0693"/>
    <w:rsid w:val="007F075C"/>
    <w:rsid w:val="007F0B8A"/>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95E"/>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AB2"/>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5D"/>
    <w:rsid w:val="008103BA"/>
    <w:rsid w:val="008105EB"/>
    <w:rsid w:val="008112DE"/>
    <w:rsid w:val="008112FB"/>
    <w:rsid w:val="00811328"/>
    <w:rsid w:val="0081181D"/>
    <w:rsid w:val="00811D5B"/>
    <w:rsid w:val="008122B7"/>
    <w:rsid w:val="00812337"/>
    <w:rsid w:val="0081290D"/>
    <w:rsid w:val="00812A44"/>
    <w:rsid w:val="00812B13"/>
    <w:rsid w:val="0081301A"/>
    <w:rsid w:val="00813462"/>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17E3E"/>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DC1"/>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D6C"/>
    <w:rsid w:val="00834F81"/>
    <w:rsid w:val="00834F84"/>
    <w:rsid w:val="00835097"/>
    <w:rsid w:val="008353BA"/>
    <w:rsid w:val="008354D0"/>
    <w:rsid w:val="0083550C"/>
    <w:rsid w:val="00835784"/>
    <w:rsid w:val="008358FD"/>
    <w:rsid w:val="008359A6"/>
    <w:rsid w:val="00836323"/>
    <w:rsid w:val="008365EE"/>
    <w:rsid w:val="008365F2"/>
    <w:rsid w:val="00836775"/>
    <w:rsid w:val="00836A7D"/>
    <w:rsid w:val="00836B78"/>
    <w:rsid w:val="00836B8C"/>
    <w:rsid w:val="00836C89"/>
    <w:rsid w:val="00836CA8"/>
    <w:rsid w:val="008373C7"/>
    <w:rsid w:val="0083768F"/>
    <w:rsid w:val="008376FB"/>
    <w:rsid w:val="00837E61"/>
    <w:rsid w:val="00840453"/>
    <w:rsid w:val="008405ED"/>
    <w:rsid w:val="00840A4F"/>
    <w:rsid w:val="00840AA5"/>
    <w:rsid w:val="00840D2C"/>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D49"/>
    <w:rsid w:val="00846F81"/>
    <w:rsid w:val="00847092"/>
    <w:rsid w:val="0084710F"/>
    <w:rsid w:val="00847631"/>
    <w:rsid w:val="00847976"/>
    <w:rsid w:val="008479D6"/>
    <w:rsid w:val="00847A21"/>
    <w:rsid w:val="00847A93"/>
    <w:rsid w:val="00847AA8"/>
    <w:rsid w:val="00847B8A"/>
    <w:rsid w:val="00847D6B"/>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2"/>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3DA"/>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3DF"/>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09E"/>
    <w:rsid w:val="00890183"/>
    <w:rsid w:val="00890196"/>
    <w:rsid w:val="008905EE"/>
    <w:rsid w:val="00890A97"/>
    <w:rsid w:val="00890AD4"/>
    <w:rsid w:val="00890CA6"/>
    <w:rsid w:val="00890ECB"/>
    <w:rsid w:val="00890F58"/>
    <w:rsid w:val="00890FB9"/>
    <w:rsid w:val="0089123D"/>
    <w:rsid w:val="0089156C"/>
    <w:rsid w:val="008917D6"/>
    <w:rsid w:val="00891A1A"/>
    <w:rsid w:val="00891AD9"/>
    <w:rsid w:val="00891BB4"/>
    <w:rsid w:val="00891BFD"/>
    <w:rsid w:val="00891E21"/>
    <w:rsid w:val="00891F91"/>
    <w:rsid w:val="00892532"/>
    <w:rsid w:val="008926A5"/>
    <w:rsid w:val="0089271C"/>
    <w:rsid w:val="00892EC1"/>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6FA"/>
    <w:rsid w:val="008A07BD"/>
    <w:rsid w:val="008A0962"/>
    <w:rsid w:val="008A0A03"/>
    <w:rsid w:val="008A0A61"/>
    <w:rsid w:val="008A0E48"/>
    <w:rsid w:val="008A14AF"/>
    <w:rsid w:val="008A1520"/>
    <w:rsid w:val="008A15EC"/>
    <w:rsid w:val="008A1BBA"/>
    <w:rsid w:val="008A1BCC"/>
    <w:rsid w:val="008A1CCE"/>
    <w:rsid w:val="008A2284"/>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9A0"/>
    <w:rsid w:val="008B2CE9"/>
    <w:rsid w:val="008B2EE2"/>
    <w:rsid w:val="008B31DD"/>
    <w:rsid w:val="008B3452"/>
    <w:rsid w:val="008B39DA"/>
    <w:rsid w:val="008B4396"/>
    <w:rsid w:val="008B43DB"/>
    <w:rsid w:val="008B4496"/>
    <w:rsid w:val="008B4907"/>
    <w:rsid w:val="008B4B36"/>
    <w:rsid w:val="008B4E27"/>
    <w:rsid w:val="008B5039"/>
    <w:rsid w:val="008B5113"/>
    <w:rsid w:val="008B525E"/>
    <w:rsid w:val="008B52F2"/>
    <w:rsid w:val="008B5B67"/>
    <w:rsid w:val="008B6CF4"/>
    <w:rsid w:val="008B70BF"/>
    <w:rsid w:val="008B7214"/>
    <w:rsid w:val="008B7365"/>
    <w:rsid w:val="008B7DC4"/>
    <w:rsid w:val="008B7E56"/>
    <w:rsid w:val="008B7F10"/>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668"/>
    <w:rsid w:val="008C485D"/>
    <w:rsid w:val="008C4AED"/>
    <w:rsid w:val="008C4BB9"/>
    <w:rsid w:val="008C4C32"/>
    <w:rsid w:val="008C528F"/>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936"/>
    <w:rsid w:val="008D6AA6"/>
    <w:rsid w:val="008D6C35"/>
    <w:rsid w:val="008D6D0E"/>
    <w:rsid w:val="008D6D2D"/>
    <w:rsid w:val="008D6EB6"/>
    <w:rsid w:val="008D72F5"/>
    <w:rsid w:val="008D788F"/>
    <w:rsid w:val="008D790E"/>
    <w:rsid w:val="008D7DB1"/>
    <w:rsid w:val="008E041A"/>
    <w:rsid w:val="008E056D"/>
    <w:rsid w:val="008E05E5"/>
    <w:rsid w:val="008E07D1"/>
    <w:rsid w:val="008E16A3"/>
    <w:rsid w:val="008E16BE"/>
    <w:rsid w:val="008E17D3"/>
    <w:rsid w:val="008E1BB5"/>
    <w:rsid w:val="008E1FC4"/>
    <w:rsid w:val="008E20C4"/>
    <w:rsid w:val="008E22D4"/>
    <w:rsid w:val="008E2BE1"/>
    <w:rsid w:val="008E2FB4"/>
    <w:rsid w:val="008E30C1"/>
    <w:rsid w:val="008E31EA"/>
    <w:rsid w:val="008E3261"/>
    <w:rsid w:val="008E3505"/>
    <w:rsid w:val="008E3695"/>
    <w:rsid w:val="008E3A7B"/>
    <w:rsid w:val="008E3CE0"/>
    <w:rsid w:val="008E40F9"/>
    <w:rsid w:val="008E4D19"/>
    <w:rsid w:val="008E4EC5"/>
    <w:rsid w:val="008E5058"/>
    <w:rsid w:val="008E5185"/>
    <w:rsid w:val="008E5389"/>
    <w:rsid w:val="008E5A1C"/>
    <w:rsid w:val="008E5A6B"/>
    <w:rsid w:val="008E5BC7"/>
    <w:rsid w:val="008E5D36"/>
    <w:rsid w:val="008E5F1D"/>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3A2"/>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1C9"/>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20A"/>
    <w:rsid w:val="009043D3"/>
    <w:rsid w:val="00904417"/>
    <w:rsid w:val="00905685"/>
    <w:rsid w:val="00905CBC"/>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6DBC"/>
    <w:rsid w:val="00917751"/>
    <w:rsid w:val="00917793"/>
    <w:rsid w:val="00917E57"/>
    <w:rsid w:val="009205A4"/>
    <w:rsid w:val="00920B7F"/>
    <w:rsid w:val="00921244"/>
    <w:rsid w:val="0092150B"/>
    <w:rsid w:val="00921522"/>
    <w:rsid w:val="009215E4"/>
    <w:rsid w:val="00921685"/>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B46"/>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8ED"/>
    <w:rsid w:val="0095090D"/>
    <w:rsid w:val="00950A80"/>
    <w:rsid w:val="00950D9B"/>
    <w:rsid w:val="00951496"/>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172"/>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32D"/>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7F7"/>
    <w:rsid w:val="00973C90"/>
    <w:rsid w:val="00973EB6"/>
    <w:rsid w:val="0097402D"/>
    <w:rsid w:val="009741A4"/>
    <w:rsid w:val="00974382"/>
    <w:rsid w:val="009743E0"/>
    <w:rsid w:val="009744C2"/>
    <w:rsid w:val="009746F3"/>
    <w:rsid w:val="00974A3E"/>
    <w:rsid w:val="00974E8F"/>
    <w:rsid w:val="009752E9"/>
    <w:rsid w:val="009753DF"/>
    <w:rsid w:val="00975841"/>
    <w:rsid w:val="00975A7F"/>
    <w:rsid w:val="00975DB7"/>
    <w:rsid w:val="0097625F"/>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D5D"/>
    <w:rsid w:val="00984FFF"/>
    <w:rsid w:val="00985022"/>
    <w:rsid w:val="009853BE"/>
    <w:rsid w:val="00985AA4"/>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532"/>
    <w:rsid w:val="0099081E"/>
    <w:rsid w:val="009908B4"/>
    <w:rsid w:val="00990D19"/>
    <w:rsid w:val="00990F73"/>
    <w:rsid w:val="00991015"/>
    <w:rsid w:val="009915BE"/>
    <w:rsid w:val="00991677"/>
    <w:rsid w:val="0099190C"/>
    <w:rsid w:val="00991968"/>
    <w:rsid w:val="00991B7D"/>
    <w:rsid w:val="00991C09"/>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745"/>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433"/>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5ECD"/>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278"/>
    <w:rsid w:val="009B36CC"/>
    <w:rsid w:val="009B3925"/>
    <w:rsid w:val="009B3CAF"/>
    <w:rsid w:val="009B3DF5"/>
    <w:rsid w:val="009B3EB8"/>
    <w:rsid w:val="009B421E"/>
    <w:rsid w:val="009B4283"/>
    <w:rsid w:val="009B4418"/>
    <w:rsid w:val="009B448C"/>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6C5"/>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66"/>
    <w:rsid w:val="009C66C4"/>
    <w:rsid w:val="009C6A80"/>
    <w:rsid w:val="009C70B4"/>
    <w:rsid w:val="009C71FA"/>
    <w:rsid w:val="009C7419"/>
    <w:rsid w:val="009C760E"/>
    <w:rsid w:val="009C76B1"/>
    <w:rsid w:val="009C7824"/>
    <w:rsid w:val="009C7A41"/>
    <w:rsid w:val="009C7BC4"/>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6D66"/>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524"/>
    <w:rsid w:val="009E1881"/>
    <w:rsid w:val="009E1A90"/>
    <w:rsid w:val="009E1AA4"/>
    <w:rsid w:val="009E1B57"/>
    <w:rsid w:val="009E1BBA"/>
    <w:rsid w:val="009E207E"/>
    <w:rsid w:val="009E21F9"/>
    <w:rsid w:val="009E235C"/>
    <w:rsid w:val="009E23F9"/>
    <w:rsid w:val="009E2513"/>
    <w:rsid w:val="009E2A8E"/>
    <w:rsid w:val="009E2C73"/>
    <w:rsid w:val="009E2EE2"/>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45"/>
    <w:rsid w:val="009E5DF5"/>
    <w:rsid w:val="009E6058"/>
    <w:rsid w:val="009E639F"/>
    <w:rsid w:val="009E6535"/>
    <w:rsid w:val="009E6D0F"/>
    <w:rsid w:val="009E70E5"/>
    <w:rsid w:val="009E7123"/>
    <w:rsid w:val="009E71BB"/>
    <w:rsid w:val="009E744F"/>
    <w:rsid w:val="009E74DB"/>
    <w:rsid w:val="009E759B"/>
    <w:rsid w:val="009E78DD"/>
    <w:rsid w:val="009E7906"/>
    <w:rsid w:val="009E7F24"/>
    <w:rsid w:val="009F0032"/>
    <w:rsid w:val="009F0121"/>
    <w:rsid w:val="009F03C2"/>
    <w:rsid w:val="009F03F6"/>
    <w:rsid w:val="009F0446"/>
    <w:rsid w:val="009F0722"/>
    <w:rsid w:val="009F07FF"/>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060"/>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9D1"/>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DE5"/>
    <w:rsid w:val="00A16F0D"/>
    <w:rsid w:val="00A17656"/>
    <w:rsid w:val="00A17AC9"/>
    <w:rsid w:val="00A201FA"/>
    <w:rsid w:val="00A20263"/>
    <w:rsid w:val="00A20573"/>
    <w:rsid w:val="00A216B6"/>
    <w:rsid w:val="00A217CD"/>
    <w:rsid w:val="00A21962"/>
    <w:rsid w:val="00A21B30"/>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868"/>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2F81"/>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3ED4"/>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B41"/>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BCA"/>
    <w:rsid w:val="00A56C1D"/>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38F"/>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329"/>
    <w:rsid w:val="00A6447F"/>
    <w:rsid w:val="00A644B1"/>
    <w:rsid w:val="00A646A9"/>
    <w:rsid w:val="00A6488B"/>
    <w:rsid w:val="00A64AAF"/>
    <w:rsid w:val="00A64ADB"/>
    <w:rsid w:val="00A64B5A"/>
    <w:rsid w:val="00A64D53"/>
    <w:rsid w:val="00A64D66"/>
    <w:rsid w:val="00A65035"/>
    <w:rsid w:val="00A65581"/>
    <w:rsid w:val="00A65B42"/>
    <w:rsid w:val="00A65CE0"/>
    <w:rsid w:val="00A65D88"/>
    <w:rsid w:val="00A6604C"/>
    <w:rsid w:val="00A66A77"/>
    <w:rsid w:val="00A66BB6"/>
    <w:rsid w:val="00A66C0A"/>
    <w:rsid w:val="00A66E7D"/>
    <w:rsid w:val="00A67056"/>
    <w:rsid w:val="00A67180"/>
    <w:rsid w:val="00A672D7"/>
    <w:rsid w:val="00A679AE"/>
    <w:rsid w:val="00A67C3D"/>
    <w:rsid w:val="00A67D06"/>
    <w:rsid w:val="00A70065"/>
    <w:rsid w:val="00A7010E"/>
    <w:rsid w:val="00A70394"/>
    <w:rsid w:val="00A7043D"/>
    <w:rsid w:val="00A70476"/>
    <w:rsid w:val="00A7064D"/>
    <w:rsid w:val="00A7081B"/>
    <w:rsid w:val="00A7099E"/>
    <w:rsid w:val="00A70CD3"/>
    <w:rsid w:val="00A71054"/>
    <w:rsid w:val="00A71272"/>
    <w:rsid w:val="00A7155D"/>
    <w:rsid w:val="00A715B5"/>
    <w:rsid w:val="00A71721"/>
    <w:rsid w:val="00A717A8"/>
    <w:rsid w:val="00A71C5E"/>
    <w:rsid w:val="00A71EE0"/>
    <w:rsid w:val="00A720FF"/>
    <w:rsid w:val="00A721B4"/>
    <w:rsid w:val="00A725B3"/>
    <w:rsid w:val="00A727FA"/>
    <w:rsid w:val="00A72E25"/>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0C3"/>
    <w:rsid w:val="00A75470"/>
    <w:rsid w:val="00A75A1F"/>
    <w:rsid w:val="00A75B07"/>
    <w:rsid w:val="00A75B93"/>
    <w:rsid w:val="00A75C55"/>
    <w:rsid w:val="00A75C94"/>
    <w:rsid w:val="00A760A1"/>
    <w:rsid w:val="00A7633C"/>
    <w:rsid w:val="00A7695C"/>
    <w:rsid w:val="00A76C84"/>
    <w:rsid w:val="00A76FA9"/>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BB4"/>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4B5"/>
    <w:rsid w:val="00A916E9"/>
    <w:rsid w:val="00A9181A"/>
    <w:rsid w:val="00A91AB3"/>
    <w:rsid w:val="00A91E2A"/>
    <w:rsid w:val="00A92113"/>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6C21"/>
    <w:rsid w:val="00A970CD"/>
    <w:rsid w:val="00A9713D"/>
    <w:rsid w:val="00A97240"/>
    <w:rsid w:val="00A97290"/>
    <w:rsid w:val="00AA0188"/>
    <w:rsid w:val="00AA053C"/>
    <w:rsid w:val="00AA08C8"/>
    <w:rsid w:val="00AA0A70"/>
    <w:rsid w:val="00AA0CDD"/>
    <w:rsid w:val="00AA0E81"/>
    <w:rsid w:val="00AA0EB3"/>
    <w:rsid w:val="00AA10B3"/>
    <w:rsid w:val="00AA118A"/>
    <w:rsid w:val="00AA152B"/>
    <w:rsid w:val="00AA1739"/>
    <w:rsid w:val="00AA17D5"/>
    <w:rsid w:val="00AA1945"/>
    <w:rsid w:val="00AA1B2C"/>
    <w:rsid w:val="00AA2312"/>
    <w:rsid w:val="00AA2376"/>
    <w:rsid w:val="00AA24D9"/>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54A"/>
    <w:rsid w:val="00AB66CB"/>
    <w:rsid w:val="00AB696A"/>
    <w:rsid w:val="00AB6B7B"/>
    <w:rsid w:val="00AB6C90"/>
    <w:rsid w:val="00AB6F36"/>
    <w:rsid w:val="00AB7176"/>
    <w:rsid w:val="00AB735A"/>
    <w:rsid w:val="00AB742E"/>
    <w:rsid w:val="00AB78D8"/>
    <w:rsid w:val="00AC00A0"/>
    <w:rsid w:val="00AC01B0"/>
    <w:rsid w:val="00AC057C"/>
    <w:rsid w:val="00AC093B"/>
    <w:rsid w:val="00AC0B4B"/>
    <w:rsid w:val="00AC174E"/>
    <w:rsid w:val="00AC17F5"/>
    <w:rsid w:val="00AC1A0D"/>
    <w:rsid w:val="00AC1B16"/>
    <w:rsid w:val="00AC1BE5"/>
    <w:rsid w:val="00AC1D36"/>
    <w:rsid w:val="00AC1D64"/>
    <w:rsid w:val="00AC1E87"/>
    <w:rsid w:val="00AC2016"/>
    <w:rsid w:val="00AC2578"/>
    <w:rsid w:val="00AC2678"/>
    <w:rsid w:val="00AC2BFC"/>
    <w:rsid w:val="00AC2D6D"/>
    <w:rsid w:val="00AC3232"/>
    <w:rsid w:val="00AC3363"/>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626"/>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8F9"/>
    <w:rsid w:val="00AE1D08"/>
    <w:rsid w:val="00AE1E94"/>
    <w:rsid w:val="00AE2184"/>
    <w:rsid w:val="00AE22BC"/>
    <w:rsid w:val="00AE2624"/>
    <w:rsid w:val="00AE28D4"/>
    <w:rsid w:val="00AE2A34"/>
    <w:rsid w:val="00AE319B"/>
    <w:rsid w:val="00AE33D1"/>
    <w:rsid w:val="00AE350C"/>
    <w:rsid w:val="00AE36F8"/>
    <w:rsid w:val="00AE37E9"/>
    <w:rsid w:val="00AE3D9A"/>
    <w:rsid w:val="00AE406A"/>
    <w:rsid w:val="00AE4456"/>
    <w:rsid w:val="00AE45E3"/>
    <w:rsid w:val="00AE46CC"/>
    <w:rsid w:val="00AE47A0"/>
    <w:rsid w:val="00AE499C"/>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6C5"/>
    <w:rsid w:val="00AF2C17"/>
    <w:rsid w:val="00AF2C23"/>
    <w:rsid w:val="00AF305B"/>
    <w:rsid w:val="00AF335A"/>
    <w:rsid w:val="00AF34C3"/>
    <w:rsid w:val="00AF35EB"/>
    <w:rsid w:val="00AF3662"/>
    <w:rsid w:val="00AF3AEE"/>
    <w:rsid w:val="00AF3BBF"/>
    <w:rsid w:val="00AF3E21"/>
    <w:rsid w:val="00AF441F"/>
    <w:rsid w:val="00AF442A"/>
    <w:rsid w:val="00AF44EC"/>
    <w:rsid w:val="00AF4528"/>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5FEE"/>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3F9"/>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B01"/>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E36"/>
    <w:rsid w:val="00B21FFF"/>
    <w:rsid w:val="00B2213E"/>
    <w:rsid w:val="00B22156"/>
    <w:rsid w:val="00B22454"/>
    <w:rsid w:val="00B2249D"/>
    <w:rsid w:val="00B2288F"/>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EA6"/>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6A0"/>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0B0"/>
    <w:rsid w:val="00B31670"/>
    <w:rsid w:val="00B31778"/>
    <w:rsid w:val="00B31879"/>
    <w:rsid w:val="00B318B5"/>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0B"/>
    <w:rsid w:val="00B4473A"/>
    <w:rsid w:val="00B447DC"/>
    <w:rsid w:val="00B4495A"/>
    <w:rsid w:val="00B44DB8"/>
    <w:rsid w:val="00B44FD9"/>
    <w:rsid w:val="00B451C6"/>
    <w:rsid w:val="00B454A2"/>
    <w:rsid w:val="00B4556D"/>
    <w:rsid w:val="00B457BC"/>
    <w:rsid w:val="00B45BF3"/>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12"/>
    <w:rsid w:val="00B62348"/>
    <w:rsid w:val="00B62364"/>
    <w:rsid w:val="00B623E1"/>
    <w:rsid w:val="00B628CF"/>
    <w:rsid w:val="00B62931"/>
    <w:rsid w:val="00B62E10"/>
    <w:rsid w:val="00B63578"/>
    <w:rsid w:val="00B63611"/>
    <w:rsid w:val="00B63719"/>
    <w:rsid w:val="00B639ED"/>
    <w:rsid w:val="00B6414C"/>
    <w:rsid w:val="00B64658"/>
    <w:rsid w:val="00B64D03"/>
    <w:rsid w:val="00B64DBC"/>
    <w:rsid w:val="00B651A0"/>
    <w:rsid w:val="00B65617"/>
    <w:rsid w:val="00B65D96"/>
    <w:rsid w:val="00B662D8"/>
    <w:rsid w:val="00B663C9"/>
    <w:rsid w:val="00B66761"/>
    <w:rsid w:val="00B66B52"/>
    <w:rsid w:val="00B66C16"/>
    <w:rsid w:val="00B6714E"/>
    <w:rsid w:val="00B6717B"/>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46"/>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0B"/>
    <w:rsid w:val="00B81310"/>
    <w:rsid w:val="00B81404"/>
    <w:rsid w:val="00B8171C"/>
    <w:rsid w:val="00B81C31"/>
    <w:rsid w:val="00B81F0E"/>
    <w:rsid w:val="00B82244"/>
    <w:rsid w:val="00B8248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D7B"/>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A4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38"/>
    <w:rsid w:val="00BB0FF1"/>
    <w:rsid w:val="00BB1534"/>
    <w:rsid w:val="00BB17C3"/>
    <w:rsid w:val="00BB1EDC"/>
    <w:rsid w:val="00BB21C8"/>
    <w:rsid w:val="00BB29DF"/>
    <w:rsid w:val="00BB2C30"/>
    <w:rsid w:val="00BB3012"/>
    <w:rsid w:val="00BB38C8"/>
    <w:rsid w:val="00BB3A00"/>
    <w:rsid w:val="00BB3AAF"/>
    <w:rsid w:val="00BB3C3A"/>
    <w:rsid w:val="00BB3EE0"/>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2F79"/>
    <w:rsid w:val="00BC346D"/>
    <w:rsid w:val="00BC353A"/>
    <w:rsid w:val="00BC37BC"/>
    <w:rsid w:val="00BC3D19"/>
    <w:rsid w:val="00BC3EE0"/>
    <w:rsid w:val="00BC40D7"/>
    <w:rsid w:val="00BC41E9"/>
    <w:rsid w:val="00BC42C4"/>
    <w:rsid w:val="00BC43B4"/>
    <w:rsid w:val="00BC4832"/>
    <w:rsid w:val="00BC48BF"/>
    <w:rsid w:val="00BC4BBB"/>
    <w:rsid w:val="00BC4CBE"/>
    <w:rsid w:val="00BC51C5"/>
    <w:rsid w:val="00BC569D"/>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53"/>
    <w:rsid w:val="00BF1FB8"/>
    <w:rsid w:val="00BF225B"/>
    <w:rsid w:val="00BF246E"/>
    <w:rsid w:val="00BF272A"/>
    <w:rsid w:val="00BF29A5"/>
    <w:rsid w:val="00BF2E84"/>
    <w:rsid w:val="00BF35AC"/>
    <w:rsid w:val="00BF3840"/>
    <w:rsid w:val="00BF3A1D"/>
    <w:rsid w:val="00BF3B73"/>
    <w:rsid w:val="00BF4234"/>
    <w:rsid w:val="00BF4985"/>
    <w:rsid w:val="00BF4D43"/>
    <w:rsid w:val="00BF4F29"/>
    <w:rsid w:val="00BF5040"/>
    <w:rsid w:val="00BF5322"/>
    <w:rsid w:val="00BF5568"/>
    <w:rsid w:val="00BF56F6"/>
    <w:rsid w:val="00BF57BA"/>
    <w:rsid w:val="00BF58D6"/>
    <w:rsid w:val="00BF5C78"/>
    <w:rsid w:val="00BF5D56"/>
    <w:rsid w:val="00BF5D99"/>
    <w:rsid w:val="00BF5FD9"/>
    <w:rsid w:val="00BF60DE"/>
    <w:rsid w:val="00BF60EB"/>
    <w:rsid w:val="00BF66A5"/>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CE2"/>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376"/>
    <w:rsid w:val="00C1774E"/>
    <w:rsid w:val="00C177D6"/>
    <w:rsid w:val="00C17AB4"/>
    <w:rsid w:val="00C17F3B"/>
    <w:rsid w:val="00C20369"/>
    <w:rsid w:val="00C203F8"/>
    <w:rsid w:val="00C204D6"/>
    <w:rsid w:val="00C2054F"/>
    <w:rsid w:val="00C20586"/>
    <w:rsid w:val="00C20AB4"/>
    <w:rsid w:val="00C20B63"/>
    <w:rsid w:val="00C20E65"/>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A54"/>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575"/>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2"/>
    <w:rsid w:val="00C35FDE"/>
    <w:rsid w:val="00C36350"/>
    <w:rsid w:val="00C365D9"/>
    <w:rsid w:val="00C36757"/>
    <w:rsid w:val="00C36F1A"/>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10E"/>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58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BC9"/>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787"/>
    <w:rsid w:val="00C65BD1"/>
    <w:rsid w:val="00C65F18"/>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56C"/>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3E3"/>
    <w:rsid w:val="00C7344A"/>
    <w:rsid w:val="00C73512"/>
    <w:rsid w:val="00C7383F"/>
    <w:rsid w:val="00C73F02"/>
    <w:rsid w:val="00C74134"/>
    <w:rsid w:val="00C74453"/>
    <w:rsid w:val="00C7462D"/>
    <w:rsid w:val="00C747E0"/>
    <w:rsid w:val="00C74995"/>
    <w:rsid w:val="00C74A2D"/>
    <w:rsid w:val="00C74BBF"/>
    <w:rsid w:val="00C75189"/>
    <w:rsid w:val="00C75381"/>
    <w:rsid w:val="00C75396"/>
    <w:rsid w:val="00C75472"/>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BC6"/>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5EB5"/>
    <w:rsid w:val="00C96209"/>
    <w:rsid w:val="00C9633E"/>
    <w:rsid w:val="00C96DD8"/>
    <w:rsid w:val="00C96FED"/>
    <w:rsid w:val="00C97341"/>
    <w:rsid w:val="00C975FE"/>
    <w:rsid w:val="00C97EF5"/>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B8E"/>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4EF0"/>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62"/>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6E9"/>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30EC"/>
    <w:rsid w:val="00CF3163"/>
    <w:rsid w:val="00CF31B8"/>
    <w:rsid w:val="00CF3308"/>
    <w:rsid w:val="00CF35A3"/>
    <w:rsid w:val="00CF3C95"/>
    <w:rsid w:val="00CF41B9"/>
    <w:rsid w:val="00CF43E1"/>
    <w:rsid w:val="00CF4B77"/>
    <w:rsid w:val="00CF4EA9"/>
    <w:rsid w:val="00CF53C1"/>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09F5"/>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58B"/>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32"/>
    <w:rsid w:val="00D24670"/>
    <w:rsid w:val="00D24943"/>
    <w:rsid w:val="00D25580"/>
    <w:rsid w:val="00D2566E"/>
    <w:rsid w:val="00D2568A"/>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2F1E"/>
    <w:rsid w:val="00D3309D"/>
    <w:rsid w:val="00D3316D"/>
    <w:rsid w:val="00D33171"/>
    <w:rsid w:val="00D332D4"/>
    <w:rsid w:val="00D3368D"/>
    <w:rsid w:val="00D339B7"/>
    <w:rsid w:val="00D339C5"/>
    <w:rsid w:val="00D339F2"/>
    <w:rsid w:val="00D33C11"/>
    <w:rsid w:val="00D33C35"/>
    <w:rsid w:val="00D33C37"/>
    <w:rsid w:val="00D33CF6"/>
    <w:rsid w:val="00D33D50"/>
    <w:rsid w:val="00D3442D"/>
    <w:rsid w:val="00D34516"/>
    <w:rsid w:val="00D346B0"/>
    <w:rsid w:val="00D34A19"/>
    <w:rsid w:val="00D34DD8"/>
    <w:rsid w:val="00D34FCA"/>
    <w:rsid w:val="00D35123"/>
    <w:rsid w:val="00D352E0"/>
    <w:rsid w:val="00D35828"/>
    <w:rsid w:val="00D35C59"/>
    <w:rsid w:val="00D36974"/>
    <w:rsid w:val="00D369A5"/>
    <w:rsid w:val="00D36D16"/>
    <w:rsid w:val="00D36E30"/>
    <w:rsid w:val="00D36EA6"/>
    <w:rsid w:val="00D36F2C"/>
    <w:rsid w:val="00D3718E"/>
    <w:rsid w:val="00D373B7"/>
    <w:rsid w:val="00D373BB"/>
    <w:rsid w:val="00D37635"/>
    <w:rsid w:val="00D379F1"/>
    <w:rsid w:val="00D4047D"/>
    <w:rsid w:val="00D40491"/>
    <w:rsid w:val="00D40D76"/>
    <w:rsid w:val="00D41073"/>
    <w:rsid w:val="00D4115C"/>
    <w:rsid w:val="00D41230"/>
    <w:rsid w:val="00D4153A"/>
    <w:rsid w:val="00D41543"/>
    <w:rsid w:val="00D41705"/>
    <w:rsid w:val="00D41AD7"/>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3F63"/>
    <w:rsid w:val="00D54146"/>
    <w:rsid w:val="00D5433F"/>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2BE"/>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4B5"/>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32B"/>
    <w:rsid w:val="00D816EA"/>
    <w:rsid w:val="00D81789"/>
    <w:rsid w:val="00D8231E"/>
    <w:rsid w:val="00D826B0"/>
    <w:rsid w:val="00D828AC"/>
    <w:rsid w:val="00D82AD0"/>
    <w:rsid w:val="00D82AFF"/>
    <w:rsid w:val="00D830DF"/>
    <w:rsid w:val="00D8322F"/>
    <w:rsid w:val="00D832A6"/>
    <w:rsid w:val="00D8349D"/>
    <w:rsid w:val="00D83AC9"/>
    <w:rsid w:val="00D83DA7"/>
    <w:rsid w:val="00D8401D"/>
    <w:rsid w:val="00D8417A"/>
    <w:rsid w:val="00D843B5"/>
    <w:rsid w:val="00D845CE"/>
    <w:rsid w:val="00D845E6"/>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5D4"/>
    <w:rsid w:val="00D9276A"/>
    <w:rsid w:val="00D928DC"/>
    <w:rsid w:val="00D92AC7"/>
    <w:rsid w:val="00D92C05"/>
    <w:rsid w:val="00D92CBA"/>
    <w:rsid w:val="00D92DDE"/>
    <w:rsid w:val="00D9319B"/>
    <w:rsid w:val="00D934D3"/>
    <w:rsid w:val="00D93AD8"/>
    <w:rsid w:val="00D93B54"/>
    <w:rsid w:val="00D93E51"/>
    <w:rsid w:val="00D93EB7"/>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C35"/>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652A"/>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309"/>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4EBD"/>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77"/>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9AE"/>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6E69"/>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A1C"/>
    <w:rsid w:val="00E14B7D"/>
    <w:rsid w:val="00E14F61"/>
    <w:rsid w:val="00E14FC4"/>
    <w:rsid w:val="00E15894"/>
    <w:rsid w:val="00E15AEA"/>
    <w:rsid w:val="00E15B86"/>
    <w:rsid w:val="00E15E2C"/>
    <w:rsid w:val="00E16311"/>
    <w:rsid w:val="00E16566"/>
    <w:rsid w:val="00E1658D"/>
    <w:rsid w:val="00E1658F"/>
    <w:rsid w:val="00E166FD"/>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97B"/>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16F"/>
    <w:rsid w:val="00E3353E"/>
    <w:rsid w:val="00E33612"/>
    <w:rsid w:val="00E33BAF"/>
    <w:rsid w:val="00E33DE6"/>
    <w:rsid w:val="00E34070"/>
    <w:rsid w:val="00E34669"/>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9D4"/>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3C"/>
    <w:rsid w:val="00E44892"/>
    <w:rsid w:val="00E44CB5"/>
    <w:rsid w:val="00E45337"/>
    <w:rsid w:val="00E453CA"/>
    <w:rsid w:val="00E45607"/>
    <w:rsid w:val="00E45AB0"/>
    <w:rsid w:val="00E45CE4"/>
    <w:rsid w:val="00E45D70"/>
    <w:rsid w:val="00E45DA5"/>
    <w:rsid w:val="00E45E87"/>
    <w:rsid w:val="00E45EBB"/>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283"/>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527"/>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6F89"/>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775"/>
    <w:rsid w:val="00E87889"/>
    <w:rsid w:val="00E8798C"/>
    <w:rsid w:val="00E87B1C"/>
    <w:rsid w:val="00E87BF6"/>
    <w:rsid w:val="00E902F1"/>
    <w:rsid w:val="00E905A5"/>
    <w:rsid w:val="00E906D4"/>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55"/>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452"/>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712"/>
    <w:rsid w:val="00EC091B"/>
    <w:rsid w:val="00EC09E7"/>
    <w:rsid w:val="00EC0B23"/>
    <w:rsid w:val="00EC0C16"/>
    <w:rsid w:val="00EC0E61"/>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550"/>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03"/>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489"/>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37B"/>
    <w:rsid w:val="00EE741C"/>
    <w:rsid w:val="00EE74E4"/>
    <w:rsid w:val="00EE76B2"/>
    <w:rsid w:val="00EE7756"/>
    <w:rsid w:val="00EE78DD"/>
    <w:rsid w:val="00EE79C5"/>
    <w:rsid w:val="00EE79ED"/>
    <w:rsid w:val="00EE7A9A"/>
    <w:rsid w:val="00EE7D94"/>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4CE3"/>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6A19"/>
    <w:rsid w:val="00F072BF"/>
    <w:rsid w:val="00F079FB"/>
    <w:rsid w:val="00F07B57"/>
    <w:rsid w:val="00F07DDC"/>
    <w:rsid w:val="00F100A7"/>
    <w:rsid w:val="00F1013A"/>
    <w:rsid w:val="00F101A0"/>
    <w:rsid w:val="00F1030D"/>
    <w:rsid w:val="00F107A2"/>
    <w:rsid w:val="00F109ED"/>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5D"/>
    <w:rsid w:val="00F1498E"/>
    <w:rsid w:val="00F14A87"/>
    <w:rsid w:val="00F14D43"/>
    <w:rsid w:val="00F14E52"/>
    <w:rsid w:val="00F155F5"/>
    <w:rsid w:val="00F15970"/>
    <w:rsid w:val="00F15A0D"/>
    <w:rsid w:val="00F160DC"/>
    <w:rsid w:val="00F16729"/>
    <w:rsid w:val="00F16742"/>
    <w:rsid w:val="00F16934"/>
    <w:rsid w:val="00F16C15"/>
    <w:rsid w:val="00F16DEE"/>
    <w:rsid w:val="00F177FF"/>
    <w:rsid w:val="00F17970"/>
    <w:rsid w:val="00F17D49"/>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20"/>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3D47"/>
    <w:rsid w:val="00F34114"/>
    <w:rsid w:val="00F34588"/>
    <w:rsid w:val="00F34623"/>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09"/>
    <w:rsid w:val="00F42140"/>
    <w:rsid w:val="00F4255A"/>
    <w:rsid w:val="00F42867"/>
    <w:rsid w:val="00F42918"/>
    <w:rsid w:val="00F42B0D"/>
    <w:rsid w:val="00F42C33"/>
    <w:rsid w:val="00F42DA8"/>
    <w:rsid w:val="00F42E9D"/>
    <w:rsid w:val="00F42FDD"/>
    <w:rsid w:val="00F43090"/>
    <w:rsid w:val="00F43119"/>
    <w:rsid w:val="00F4328F"/>
    <w:rsid w:val="00F4333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DD0"/>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5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0A"/>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48C"/>
    <w:rsid w:val="00F72509"/>
    <w:rsid w:val="00F72589"/>
    <w:rsid w:val="00F7278B"/>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0D8"/>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5EA6"/>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1AEA"/>
    <w:rsid w:val="00F92257"/>
    <w:rsid w:val="00F9228E"/>
    <w:rsid w:val="00F9249F"/>
    <w:rsid w:val="00F924B0"/>
    <w:rsid w:val="00F925E9"/>
    <w:rsid w:val="00F9290C"/>
    <w:rsid w:val="00F9299F"/>
    <w:rsid w:val="00F92AAD"/>
    <w:rsid w:val="00F92D02"/>
    <w:rsid w:val="00F92E57"/>
    <w:rsid w:val="00F930E9"/>
    <w:rsid w:val="00F9313A"/>
    <w:rsid w:val="00F933E5"/>
    <w:rsid w:val="00F9343C"/>
    <w:rsid w:val="00F934B8"/>
    <w:rsid w:val="00F9357B"/>
    <w:rsid w:val="00F93886"/>
    <w:rsid w:val="00F93F69"/>
    <w:rsid w:val="00F940FE"/>
    <w:rsid w:val="00F9427C"/>
    <w:rsid w:val="00F944DE"/>
    <w:rsid w:val="00F9454B"/>
    <w:rsid w:val="00F945FA"/>
    <w:rsid w:val="00F94728"/>
    <w:rsid w:val="00F94771"/>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096"/>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CC8"/>
    <w:rsid w:val="00FA6F65"/>
    <w:rsid w:val="00FA7014"/>
    <w:rsid w:val="00FA706B"/>
    <w:rsid w:val="00FA71F7"/>
    <w:rsid w:val="00FA7886"/>
    <w:rsid w:val="00FA78D6"/>
    <w:rsid w:val="00FA7CD2"/>
    <w:rsid w:val="00FA7DD6"/>
    <w:rsid w:val="00FA7EDD"/>
    <w:rsid w:val="00FA7F36"/>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87"/>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3C8"/>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20A"/>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53"/>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AF0"/>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D7F"/>
    <w:rsid w:val="00FF4ED2"/>
    <w:rsid w:val="00FF5209"/>
    <w:rsid w:val="00FF545A"/>
    <w:rsid w:val="00FF5535"/>
    <w:rsid w:val="00FF582F"/>
    <w:rsid w:val="00FF58C9"/>
    <w:rsid w:val="00FF5F0B"/>
    <w:rsid w:val="00FF62CC"/>
    <w:rsid w:val="00FF68DB"/>
    <w:rsid w:val="00FF696B"/>
    <w:rsid w:val="00FF6EE6"/>
    <w:rsid w:val="00FF718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787815587">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047996957">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2211337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24333938">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xlindmark/cod_condition"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emodnet.eu/en/bathymet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ices.dk/data/data-portals/Pages/DATRAS.asp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7F805-E96F-4D9F-A936-E8128C02B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7</Pages>
  <Words>43041</Words>
  <Characters>245334</Characters>
  <Application>Microsoft Office Word</Application>
  <DocSecurity>0</DocSecurity>
  <Lines>2044</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37</cp:revision>
  <cp:lastPrinted>2022-05-25T06:50:00Z</cp:lastPrinted>
  <dcterms:created xsi:type="dcterms:W3CDTF">2022-09-12T13:25:00Z</dcterms:created>
  <dcterms:modified xsi:type="dcterms:W3CDTF">2022-09-13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7EGMQ0BQ"/&gt;&lt;style id="http://www.zotero.org/styles/proceedings-of-the-royal-society-b"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